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329BA" w14:textId="005A71BB" w:rsidR="00D563EE" w:rsidRPr="00EE5B81" w:rsidRDefault="00EE5B81" w:rsidP="00A97CF1">
      <w:pPr>
        <w:ind w:firstLine="0"/>
        <w:jc w:val="center"/>
        <w:rPr>
          <w:b/>
          <w:sz w:val="28"/>
        </w:rPr>
      </w:pPr>
      <w:r w:rsidRPr="00EE5B81">
        <w:rPr>
          <w:b/>
          <w:sz w:val="28"/>
        </w:rPr>
        <w:t>PROPOSAL PRAKTIK KERJA LAPANGAN</w:t>
      </w:r>
    </w:p>
    <w:p w14:paraId="28C9C224" w14:textId="48C7A8AF" w:rsidR="00EE5B81" w:rsidRDefault="00EE5B81" w:rsidP="00A97CF1">
      <w:pPr>
        <w:ind w:firstLine="0"/>
        <w:rPr>
          <w:b/>
          <w:sz w:val="28"/>
        </w:rPr>
      </w:pPr>
    </w:p>
    <w:p w14:paraId="2E9F1DE3" w14:textId="294A5EEA" w:rsidR="00EE5B81" w:rsidRDefault="00EE5B81" w:rsidP="00A97CF1">
      <w:pPr>
        <w:ind w:firstLine="0"/>
        <w:rPr>
          <w:b/>
          <w:sz w:val="28"/>
        </w:rPr>
      </w:pPr>
    </w:p>
    <w:p w14:paraId="2527FB7F" w14:textId="77777777" w:rsidR="00EE5B81" w:rsidRPr="00EE5B81" w:rsidRDefault="00EE5B81" w:rsidP="00A97CF1">
      <w:pPr>
        <w:ind w:firstLine="0"/>
        <w:rPr>
          <w:b/>
          <w:sz w:val="28"/>
        </w:rPr>
      </w:pPr>
    </w:p>
    <w:p w14:paraId="4C2737B0" w14:textId="2F05A453" w:rsidR="00EA37F3" w:rsidRDefault="00EE5B81" w:rsidP="00A97CF1">
      <w:pPr>
        <w:ind w:firstLine="0"/>
        <w:jc w:val="center"/>
        <w:rPr>
          <w:b/>
          <w:sz w:val="28"/>
        </w:rPr>
      </w:pPr>
      <w:r w:rsidRPr="00EE5B81">
        <w:rPr>
          <w:b/>
          <w:sz w:val="28"/>
        </w:rPr>
        <w:t>PEMBANGUNAN</w:t>
      </w:r>
      <w:r>
        <w:rPr>
          <w:b/>
          <w:sz w:val="28"/>
        </w:rPr>
        <w:t xml:space="preserve"> INFRASTRUKTUR </w:t>
      </w:r>
      <w:r w:rsidR="00EA37F3">
        <w:rPr>
          <w:b/>
          <w:sz w:val="28"/>
        </w:rPr>
        <w:t xml:space="preserve">JARINGAN </w:t>
      </w:r>
      <w:r w:rsidR="00DF52FA">
        <w:rPr>
          <w:b/>
          <w:sz w:val="28"/>
        </w:rPr>
        <w:t>SISTEM</w:t>
      </w:r>
      <w:r w:rsidR="00EA37F3">
        <w:rPr>
          <w:b/>
          <w:sz w:val="28"/>
        </w:rPr>
        <w:t xml:space="preserve"> P</w:t>
      </w:r>
      <w:r w:rsidR="0041101A">
        <w:rPr>
          <w:b/>
          <w:sz w:val="28"/>
        </w:rPr>
        <w:t>ELAYANAN PENDATAAN MASYARAKAT</w:t>
      </w:r>
      <w:r w:rsidR="00EA37F3">
        <w:rPr>
          <w:b/>
          <w:sz w:val="28"/>
        </w:rPr>
        <w:t xml:space="preserve"> </w:t>
      </w:r>
      <w:r w:rsidR="0041101A">
        <w:rPr>
          <w:b/>
          <w:sz w:val="28"/>
        </w:rPr>
        <w:t xml:space="preserve">MISKIN </w:t>
      </w:r>
    </w:p>
    <w:p w14:paraId="41F79629" w14:textId="37D36996" w:rsidR="0093562E" w:rsidRDefault="005724B5" w:rsidP="00A97CF1">
      <w:pPr>
        <w:ind w:firstLine="0"/>
        <w:jc w:val="center"/>
        <w:rPr>
          <w:b/>
          <w:sz w:val="28"/>
        </w:rPr>
      </w:pPr>
      <w:r>
        <w:rPr>
          <w:b/>
          <w:sz w:val="28"/>
        </w:rPr>
        <w:t xml:space="preserve">BERBASIS WEB </w:t>
      </w:r>
      <w:r w:rsidR="00EE5B81">
        <w:rPr>
          <w:b/>
          <w:sz w:val="28"/>
        </w:rPr>
        <w:t xml:space="preserve">DI </w:t>
      </w:r>
      <w:r w:rsidR="00EA37F3">
        <w:rPr>
          <w:b/>
          <w:sz w:val="28"/>
        </w:rPr>
        <w:t>K</w:t>
      </w:r>
      <w:r w:rsidR="00EE5B81">
        <w:rPr>
          <w:b/>
          <w:sz w:val="28"/>
        </w:rPr>
        <w:t>ANTOR DESA LANGONSARI</w:t>
      </w:r>
      <w:r w:rsidR="0093562E">
        <w:rPr>
          <w:b/>
          <w:sz w:val="28"/>
        </w:rPr>
        <w:t>, KABUPATEN BANDUNG</w:t>
      </w:r>
    </w:p>
    <w:p w14:paraId="0110116C" w14:textId="6079031F" w:rsidR="00EE5B81" w:rsidRDefault="00EE5B81" w:rsidP="00A97CF1">
      <w:pPr>
        <w:ind w:firstLine="0"/>
        <w:jc w:val="center"/>
        <w:rPr>
          <w:b/>
          <w:sz w:val="28"/>
        </w:rPr>
      </w:pPr>
    </w:p>
    <w:p w14:paraId="1D79A085" w14:textId="5E0FCE9A" w:rsidR="00EE5B81" w:rsidRDefault="00EE5B81" w:rsidP="00A97CF1">
      <w:pPr>
        <w:ind w:firstLine="0"/>
        <w:jc w:val="center"/>
        <w:rPr>
          <w:b/>
          <w:sz w:val="28"/>
        </w:rPr>
      </w:pPr>
    </w:p>
    <w:p w14:paraId="1F75E44E" w14:textId="08C44F91" w:rsidR="00EE5B81" w:rsidRDefault="00EE5B81" w:rsidP="00A97CF1">
      <w:pPr>
        <w:ind w:firstLine="0"/>
        <w:jc w:val="center"/>
        <w:rPr>
          <w:b/>
          <w:sz w:val="28"/>
        </w:rPr>
      </w:pPr>
    </w:p>
    <w:p w14:paraId="6E2D2F3C" w14:textId="567A0E87" w:rsidR="00EE5B81" w:rsidRDefault="00EE5B81" w:rsidP="00A97CF1">
      <w:pPr>
        <w:ind w:firstLine="0"/>
        <w:jc w:val="center"/>
        <w:rPr>
          <w:b/>
          <w:sz w:val="28"/>
        </w:rPr>
      </w:pPr>
    </w:p>
    <w:p w14:paraId="238C2317" w14:textId="509D7341" w:rsidR="00EE5B81" w:rsidRDefault="00EE5B81" w:rsidP="00A97CF1">
      <w:pPr>
        <w:ind w:firstLine="0"/>
        <w:jc w:val="center"/>
        <w:rPr>
          <w:b/>
          <w:sz w:val="28"/>
        </w:rPr>
      </w:pPr>
    </w:p>
    <w:p w14:paraId="435B5FE0" w14:textId="77777777" w:rsidR="00EE5B81" w:rsidRDefault="00EE5B81" w:rsidP="00A97CF1">
      <w:pPr>
        <w:ind w:firstLine="0"/>
        <w:jc w:val="center"/>
        <w:rPr>
          <w:b/>
          <w:sz w:val="28"/>
        </w:rPr>
      </w:pPr>
    </w:p>
    <w:p w14:paraId="653A7F5F" w14:textId="522AFF39" w:rsidR="00EE5B81" w:rsidRDefault="00EE5B81" w:rsidP="00A97CF1">
      <w:pPr>
        <w:ind w:firstLine="0"/>
        <w:jc w:val="center"/>
        <w:rPr>
          <w:b/>
          <w:sz w:val="28"/>
        </w:rPr>
      </w:pPr>
      <w:r>
        <w:rPr>
          <w:b/>
          <w:sz w:val="28"/>
        </w:rPr>
        <w:t>ESTO TRIRAMDANI NURLUSTIAWAN</w:t>
      </w:r>
    </w:p>
    <w:p w14:paraId="568E0DB0" w14:textId="22B00CEE" w:rsidR="00EE5B81" w:rsidRDefault="00EE5B81" w:rsidP="00A97CF1">
      <w:pPr>
        <w:ind w:firstLine="0"/>
        <w:jc w:val="center"/>
        <w:rPr>
          <w:b/>
          <w:sz w:val="28"/>
        </w:rPr>
      </w:pPr>
    </w:p>
    <w:p w14:paraId="56ECC0D4" w14:textId="53AE71F6" w:rsidR="00EE5B81" w:rsidRDefault="00EE5B81" w:rsidP="00A97CF1">
      <w:pPr>
        <w:ind w:firstLine="0"/>
        <w:jc w:val="center"/>
        <w:rPr>
          <w:b/>
          <w:sz w:val="28"/>
        </w:rPr>
      </w:pPr>
    </w:p>
    <w:p w14:paraId="6656C840" w14:textId="56B41EA5" w:rsidR="00EE5B81" w:rsidRDefault="00EE5B81" w:rsidP="00A97CF1">
      <w:pPr>
        <w:ind w:firstLine="0"/>
        <w:jc w:val="center"/>
        <w:rPr>
          <w:b/>
          <w:sz w:val="28"/>
        </w:rPr>
      </w:pPr>
    </w:p>
    <w:p w14:paraId="57087655" w14:textId="7AB08546" w:rsidR="00EE5B81" w:rsidRDefault="00EE5B81" w:rsidP="00A97CF1">
      <w:pPr>
        <w:ind w:firstLine="0"/>
        <w:jc w:val="center"/>
        <w:rPr>
          <w:b/>
          <w:sz w:val="28"/>
        </w:rPr>
      </w:pPr>
    </w:p>
    <w:p w14:paraId="60F5CBEF" w14:textId="77777777" w:rsidR="00EE5B81" w:rsidRDefault="00EE5B81" w:rsidP="00A97CF1">
      <w:pPr>
        <w:ind w:firstLine="0"/>
        <w:jc w:val="center"/>
        <w:rPr>
          <w:b/>
          <w:sz w:val="28"/>
        </w:rPr>
      </w:pPr>
    </w:p>
    <w:p w14:paraId="3FD007BB" w14:textId="1F3C8AE0" w:rsidR="00EE5B81" w:rsidRDefault="00EE5B81" w:rsidP="00A97CF1">
      <w:pPr>
        <w:ind w:firstLine="0"/>
        <w:jc w:val="center"/>
        <w:rPr>
          <w:b/>
          <w:sz w:val="28"/>
        </w:rPr>
      </w:pPr>
    </w:p>
    <w:p w14:paraId="6E351195" w14:textId="20E603DD" w:rsidR="00EE5B81" w:rsidRDefault="00EE5B81" w:rsidP="00A97CF1">
      <w:pPr>
        <w:ind w:firstLine="0"/>
        <w:jc w:val="center"/>
        <w:rPr>
          <w:b/>
          <w:sz w:val="28"/>
        </w:rPr>
      </w:pPr>
    </w:p>
    <w:p w14:paraId="7901BB01" w14:textId="70A87755" w:rsidR="00EE5B81" w:rsidRDefault="000D00D2" w:rsidP="00A97CF1">
      <w:pPr>
        <w:ind w:firstLine="0"/>
        <w:jc w:val="center"/>
        <w:rPr>
          <w:b/>
          <w:sz w:val="28"/>
        </w:rPr>
      </w:pPr>
      <w:r>
        <w:rPr>
          <w:noProof/>
          <w:lang w:val="id-ID" w:eastAsia="id-ID"/>
        </w:rPr>
        <w:drawing>
          <wp:anchor distT="0" distB="0" distL="114300" distR="114300" simplePos="0" relativeHeight="251663360" behindDoc="0" locked="0" layoutInCell="1" allowOverlap="1" wp14:anchorId="212E4684" wp14:editId="09F6EE6B">
            <wp:simplePos x="0" y="0"/>
            <wp:positionH relativeFrom="margin">
              <wp:align>center</wp:align>
            </wp:positionH>
            <wp:positionV relativeFrom="page">
              <wp:posOffset>5391150</wp:posOffset>
            </wp:positionV>
            <wp:extent cx="906780" cy="90678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906780"/>
                    </a:xfrm>
                    <a:prstGeom prst="rect">
                      <a:avLst/>
                    </a:prstGeom>
                    <a:noFill/>
                  </pic:spPr>
                </pic:pic>
              </a:graphicData>
            </a:graphic>
            <wp14:sizeRelH relativeFrom="margin">
              <wp14:pctWidth>0</wp14:pctWidth>
            </wp14:sizeRelH>
            <wp14:sizeRelV relativeFrom="margin">
              <wp14:pctHeight>0</wp14:pctHeight>
            </wp14:sizeRelV>
          </wp:anchor>
        </w:drawing>
      </w:r>
    </w:p>
    <w:p w14:paraId="2F2C421E" w14:textId="29366281" w:rsidR="00EE5B81" w:rsidRDefault="00EE5B81" w:rsidP="00A97CF1">
      <w:pPr>
        <w:spacing w:after="160"/>
        <w:ind w:firstLine="0"/>
        <w:rPr>
          <w:b/>
          <w:sz w:val="28"/>
        </w:rPr>
      </w:pPr>
      <w:r>
        <w:rPr>
          <w:noProof/>
        </w:rPr>
        <mc:AlternateContent>
          <mc:Choice Requires="wps">
            <w:drawing>
              <wp:anchor distT="0" distB="0" distL="114300" distR="114300" simplePos="0" relativeHeight="251659264" behindDoc="0" locked="0" layoutInCell="1" allowOverlap="1" wp14:anchorId="77D7289B" wp14:editId="778146E6">
                <wp:simplePos x="0" y="0"/>
                <wp:positionH relativeFrom="margin">
                  <wp:posOffset>-19685</wp:posOffset>
                </wp:positionH>
                <wp:positionV relativeFrom="margin">
                  <wp:align>bottom</wp:align>
                </wp:positionV>
                <wp:extent cx="5003800" cy="1828800"/>
                <wp:effectExtent l="0" t="0" r="0" b="6985"/>
                <wp:wrapSquare wrapText="bothSides"/>
                <wp:docPr id="2" name="Text Box 2"/>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7D7289B" id="_x0000_t202" coordsize="21600,21600" o:spt="202" path="m,l,21600r21600,l21600,xe">
                <v:stroke joinstyle="miter"/>
                <v:path gradientshapeok="t" o:connecttype="rect"/>
              </v:shapetype>
              <v:shape id="Text Box 2" o:spid="_x0000_s1026" type="#_x0000_t202" style="position:absolute;left:0;text-align:left;margin-left:-1.55pt;margin-top:0;width:394pt;height:2in;z-index:251659264;visibility:visible;mso-wrap-style:square;mso-width-percent:0;mso-wrap-distance-left:9pt;mso-wrap-distance-top:0;mso-wrap-distance-right:9pt;mso-wrap-distance-bottom:0;mso-position-horizontal:absolute;mso-position-horizontal-relative:margin;mso-position-vertical:bottom;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" filled="f" stroked="f" strokeweight=".5pt">
                <v:textbox style="mso-fit-shape-to-text:t">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v:textbox>
                <w10:wrap type="square" anchorx="margin" anchory="margin"/>
              </v:shape>
            </w:pict>
          </mc:Fallback>
        </mc:AlternateContent>
      </w:r>
      <w:r>
        <w:rPr>
          <w:b/>
          <w:sz w:val="28"/>
        </w:rPr>
        <w:br w:type="page"/>
      </w:r>
    </w:p>
    <w:p w14:paraId="6B38BD9B" w14:textId="77777777" w:rsidR="00DF52FA" w:rsidRDefault="00EE5B81" w:rsidP="00487ECB">
      <w:pPr>
        <w:ind w:firstLine="0"/>
        <w:jc w:val="center"/>
        <w:rPr>
          <w:b/>
          <w:sz w:val="28"/>
        </w:rPr>
      </w:pPr>
      <w:r w:rsidRPr="00EE5B81">
        <w:rPr>
          <w:b/>
          <w:sz w:val="28"/>
        </w:rPr>
        <w:lastRenderedPageBreak/>
        <w:t>PEMBANGUNAN</w:t>
      </w:r>
      <w:r>
        <w:rPr>
          <w:b/>
          <w:sz w:val="28"/>
        </w:rPr>
        <w:t xml:space="preserve"> INFRASTRUKTUR </w:t>
      </w:r>
      <w:r w:rsidR="00DF52FA">
        <w:rPr>
          <w:b/>
          <w:sz w:val="28"/>
        </w:rPr>
        <w:t xml:space="preserve">JARINGAN </w:t>
      </w:r>
      <w:r w:rsidR="0041101A">
        <w:rPr>
          <w:b/>
          <w:sz w:val="28"/>
        </w:rPr>
        <w:t>SISTEM</w:t>
      </w:r>
      <w:r w:rsidR="005D1E0C">
        <w:rPr>
          <w:b/>
          <w:sz w:val="28"/>
        </w:rPr>
        <w:br/>
      </w:r>
      <w:r w:rsidR="00487ECB">
        <w:rPr>
          <w:b/>
          <w:sz w:val="28"/>
        </w:rPr>
        <w:t>PE</w:t>
      </w:r>
      <w:r>
        <w:rPr>
          <w:b/>
          <w:sz w:val="28"/>
        </w:rPr>
        <w:t xml:space="preserve">LAYANAN </w:t>
      </w:r>
      <w:r w:rsidR="0041101A">
        <w:rPr>
          <w:b/>
          <w:sz w:val="28"/>
        </w:rPr>
        <w:t xml:space="preserve">PENDATAAN </w:t>
      </w:r>
      <w:r>
        <w:rPr>
          <w:b/>
          <w:sz w:val="28"/>
        </w:rPr>
        <w:t>MASYARAKAT</w:t>
      </w:r>
      <w:r w:rsidR="00DF52FA">
        <w:rPr>
          <w:b/>
          <w:sz w:val="28"/>
        </w:rPr>
        <w:t xml:space="preserve"> </w:t>
      </w:r>
      <w:r w:rsidR="0041101A">
        <w:rPr>
          <w:b/>
          <w:sz w:val="28"/>
        </w:rPr>
        <w:t xml:space="preserve">MISKIN </w:t>
      </w:r>
    </w:p>
    <w:p w14:paraId="46953DA1" w14:textId="2FADC10A" w:rsidR="00EE5B81" w:rsidRDefault="005724B5" w:rsidP="00487ECB">
      <w:pPr>
        <w:ind w:firstLine="0"/>
        <w:jc w:val="center"/>
        <w:rPr>
          <w:b/>
          <w:sz w:val="28"/>
        </w:rPr>
      </w:pPr>
      <w:r>
        <w:rPr>
          <w:b/>
          <w:sz w:val="28"/>
        </w:rPr>
        <w:t xml:space="preserve">BERBASIS WEB </w:t>
      </w:r>
      <w:r w:rsidR="00EE5B81">
        <w:rPr>
          <w:b/>
          <w:sz w:val="28"/>
        </w:rPr>
        <w:t>DI KANTOR DESA LANGONSARI</w:t>
      </w:r>
      <w:r w:rsidR="0093562E">
        <w:rPr>
          <w:b/>
          <w:sz w:val="28"/>
        </w:rPr>
        <w:t>,</w:t>
      </w:r>
    </w:p>
    <w:p w14:paraId="018D7837" w14:textId="3C14CC67" w:rsidR="0093562E" w:rsidRDefault="0093562E" w:rsidP="00487ECB">
      <w:pPr>
        <w:ind w:firstLine="0"/>
        <w:jc w:val="center"/>
        <w:rPr>
          <w:b/>
          <w:sz w:val="28"/>
        </w:rPr>
      </w:pPr>
      <w:r>
        <w:rPr>
          <w:b/>
          <w:sz w:val="28"/>
        </w:rPr>
        <w:t>KABUPATEN BANDUNG</w:t>
      </w:r>
    </w:p>
    <w:p w14:paraId="35D454EA" w14:textId="7BBFE492" w:rsidR="00EE5B81" w:rsidRDefault="00EE5B81" w:rsidP="00487ECB">
      <w:pPr>
        <w:ind w:firstLine="0"/>
        <w:jc w:val="center"/>
        <w:rPr>
          <w:b/>
          <w:sz w:val="28"/>
        </w:rPr>
      </w:pPr>
    </w:p>
    <w:p w14:paraId="0BB0B5FF" w14:textId="15429BFB" w:rsidR="00EE5B81" w:rsidRDefault="00EE5B81" w:rsidP="00487ECB">
      <w:pPr>
        <w:ind w:firstLine="0"/>
        <w:jc w:val="center"/>
        <w:rPr>
          <w:b/>
          <w:sz w:val="28"/>
        </w:rPr>
      </w:pPr>
    </w:p>
    <w:p w14:paraId="3766A355" w14:textId="7794C1BA" w:rsidR="00EE5B81" w:rsidRDefault="00EE5B81" w:rsidP="00487ECB">
      <w:pPr>
        <w:ind w:firstLine="0"/>
        <w:jc w:val="center"/>
        <w:rPr>
          <w:b/>
          <w:sz w:val="28"/>
        </w:rPr>
      </w:pPr>
    </w:p>
    <w:p w14:paraId="20D8F236" w14:textId="3DD0BBFD" w:rsidR="00EE5B81" w:rsidRDefault="00EE5B81" w:rsidP="00487ECB">
      <w:pPr>
        <w:ind w:firstLine="0"/>
        <w:jc w:val="center"/>
        <w:rPr>
          <w:b/>
          <w:sz w:val="28"/>
        </w:rPr>
      </w:pPr>
    </w:p>
    <w:p w14:paraId="0BC89F7F" w14:textId="2A9B82A9" w:rsidR="00EE5B81" w:rsidRDefault="00EE5B81" w:rsidP="00487ECB">
      <w:pPr>
        <w:ind w:firstLine="0"/>
        <w:jc w:val="center"/>
        <w:rPr>
          <w:b/>
          <w:sz w:val="28"/>
        </w:rPr>
      </w:pPr>
    </w:p>
    <w:p w14:paraId="2AF057BA" w14:textId="6162353D" w:rsidR="00EE5B81" w:rsidRDefault="00EE5B81" w:rsidP="00487ECB">
      <w:pPr>
        <w:ind w:firstLine="0"/>
        <w:jc w:val="center"/>
        <w:rPr>
          <w:b/>
          <w:sz w:val="28"/>
        </w:rPr>
      </w:pPr>
    </w:p>
    <w:p w14:paraId="0FA1479F" w14:textId="4C9B02A1" w:rsidR="00EE5B81" w:rsidRDefault="00EE5B81" w:rsidP="00487ECB">
      <w:pPr>
        <w:ind w:firstLine="0"/>
        <w:jc w:val="center"/>
        <w:rPr>
          <w:b/>
          <w:sz w:val="28"/>
        </w:rPr>
      </w:pPr>
    </w:p>
    <w:p w14:paraId="71C0A989" w14:textId="77777777" w:rsidR="00EE5B81" w:rsidRDefault="00EE5B81" w:rsidP="00487ECB">
      <w:pPr>
        <w:ind w:firstLine="0"/>
        <w:jc w:val="center"/>
        <w:rPr>
          <w:b/>
          <w:sz w:val="28"/>
        </w:rPr>
      </w:pPr>
    </w:p>
    <w:p w14:paraId="3193954D" w14:textId="54294D0D" w:rsidR="00EE5B81" w:rsidRDefault="00EE5B81" w:rsidP="00487ECB">
      <w:pPr>
        <w:ind w:firstLine="0"/>
        <w:jc w:val="center"/>
        <w:rPr>
          <w:b/>
          <w:sz w:val="28"/>
        </w:rPr>
      </w:pPr>
      <w:r>
        <w:rPr>
          <w:b/>
          <w:sz w:val="28"/>
        </w:rPr>
        <w:t>ESTO TRIRAMDANI NURLUSTIAWAN</w:t>
      </w:r>
    </w:p>
    <w:p w14:paraId="4F7DDC57" w14:textId="0734DED0" w:rsidR="00EE5B81" w:rsidRDefault="00EE5B81" w:rsidP="00487ECB">
      <w:pPr>
        <w:ind w:firstLine="0"/>
        <w:jc w:val="center"/>
        <w:rPr>
          <w:b/>
          <w:sz w:val="28"/>
        </w:rPr>
      </w:pPr>
    </w:p>
    <w:p w14:paraId="125496B9" w14:textId="77777777" w:rsidR="00EE5B81" w:rsidRDefault="00EE5B81" w:rsidP="00487ECB">
      <w:pPr>
        <w:ind w:firstLine="0"/>
        <w:jc w:val="center"/>
        <w:rPr>
          <w:b/>
          <w:sz w:val="28"/>
        </w:rPr>
      </w:pPr>
    </w:p>
    <w:p w14:paraId="447DB9B3" w14:textId="2649D50E" w:rsidR="00EE5B81" w:rsidRDefault="00EE5B81" w:rsidP="00487ECB">
      <w:pPr>
        <w:ind w:firstLine="0"/>
        <w:jc w:val="center"/>
        <w:rPr>
          <w:b/>
          <w:sz w:val="28"/>
        </w:rPr>
      </w:pPr>
    </w:p>
    <w:p w14:paraId="2C14826A" w14:textId="29DBEA96" w:rsidR="00EE5B81" w:rsidRDefault="00EE5B81" w:rsidP="00487ECB">
      <w:pPr>
        <w:ind w:firstLine="0"/>
        <w:jc w:val="left"/>
        <w:rPr>
          <w:b/>
          <w:sz w:val="28"/>
        </w:rPr>
      </w:pPr>
    </w:p>
    <w:p w14:paraId="74C33A4E" w14:textId="42D5828E" w:rsidR="00EE5B81" w:rsidRDefault="00EE5B81" w:rsidP="00487ECB">
      <w:pPr>
        <w:ind w:firstLine="0"/>
        <w:jc w:val="center"/>
        <w:rPr>
          <w:b/>
          <w:sz w:val="28"/>
        </w:rPr>
      </w:pPr>
    </w:p>
    <w:p w14:paraId="13FE6385" w14:textId="213CA84E" w:rsidR="00EE5B81" w:rsidRDefault="00EE5B81" w:rsidP="00487ECB">
      <w:pPr>
        <w:ind w:firstLine="0"/>
        <w:jc w:val="center"/>
        <w:rPr>
          <w:b/>
          <w:sz w:val="28"/>
        </w:rPr>
      </w:pPr>
    </w:p>
    <w:p w14:paraId="2F117AA6" w14:textId="77777777" w:rsidR="00EE5B81" w:rsidRDefault="00EE5B81" w:rsidP="00487ECB">
      <w:pPr>
        <w:ind w:firstLine="0"/>
        <w:jc w:val="center"/>
        <w:rPr>
          <w:b/>
          <w:sz w:val="28"/>
        </w:rPr>
      </w:pPr>
    </w:p>
    <w:p w14:paraId="317C6381" w14:textId="17C0638B" w:rsidR="00EE5B81" w:rsidRDefault="00EE5B81" w:rsidP="00487ECB">
      <w:pPr>
        <w:ind w:firstLine="0"/>
        <w:jc w:val="center"/>
      </w:pPr>
      <w:r>
        <w:t>Proposal Praktik Kerja Lapangan</w:t>
      </w:r>
    </w:p>
    <w:p w14:paraId="4AB77F32" w14:textId="0C910404" w:rsidR="00EE5B81" w:rsidRDefault="00EE5B81" w:rsidP="00487ECB">
      <w:pPr>
        <w:ind w:firstLine="0"/>
        <w:jc w:val="center"/>
      </w:pPr>
      <w:r>
        <w:t>sebagai salah satu syarat untuk melaksanakan</w:t>
      </w:r>
    </w:p>
    <w:p w14:paraId="15A0BEB4" w14:textId="07836C63" w:rsidR="00EE5B81" w:rsidRDefault="00EE5B81" w:rsidP="00487ECB">
      <w:pPr>
        <w:ind w:firstLine="0"/>
        <w:jc w:val="center"/>
      </w:pPr>
      <w:r>
        <w:t>kegiatan Praktik Kerja Lapangan (PKL</w:t>
      </w:r>
    </w:p>
    <w:p w14:paraId="7CC35E11" w14:textId="5592944D" w:rsidR="00EE5B81" w:rsidRDefault="00EE5B81" w:rsidP="00487ECB">
      <w:pPr>
        <w:ind w:firstLine="0"/>
        <w:jc w:val="center"/>
      </w:pPr>
      <w:r>
        <w:t>pada</w:t>
      </w:r>
    </w:p>
    <w:p w14:paraId="48C0BB60" w14:textId="3913ACB6" w:rsidR="00EE5B81" w:rsidRPr="00EE5B81" w:rsidRDefault="00EE5B81" w:rsidP="00487ECB">
      <w:pPr>
        <w:ind w:firstLine="0"/>
        <w:jc w:val="center"/>
      </w:pPr>
      <w:r>
        <w:t>program studi Teknik Komputer</w:t>
      </w:r>
    </w:p>
    <w:p w14:paraId="55B9E1A8" w14:textId="5712D9AC" w:rsidR="00EE5B81" w:rsidRDefault="00EE5B81" w:rsidP="00487ECB">
      <w:pPr>
        <w:ind w:firstLine="0"/>
        <w:jc w:val="center"/>
        <w:rPr>
          <w:b/>
          <w:sz w:val="28"/>
        </w:rPr>
      </w:pPr>
    </w:p>
    <w:p w14:paraId="09358E0E" w14:textId="67B0095C" w:rsidR="00EE5B81" w:rsidRDefault="00EE5B81" w:rsidP="00487ECB">
      <w:pPr>
        <w:ind w:firstLine="0"/>
        <w:jc w:val="center"/>
        <w:rPr>
          <w:b/>
          <w:sz w:val="28"/>
        </w:rPr>
      </w:pPr>
    </w:p>
    <w:p w14:paraId="12B11863" w14:textId="6763FB11" w:rsidR="00EE5B81" w:rsidRDefault="00EE5B81" w:rsidP="00487ECB">
      <w:pPr>
        <w:spacing w:after="160"/>
        <w:ind w:firstLine="0"/>
        <w:rPr>
          <w:b/>
          <w:sz w:val="28"/>
        </w:rPr>
      </w:pPr>
      <w:r>
        <w:rPr>
          <w:noProof/>
        </w:rPr>
        <mc:AlternateContent>
          <mc:Choice Requires="wps">
            <w:drawing>
              <wp:anchor distT="0" distB="0" distL="114300" distR="114300" simplePos="0" relativeHeight="251661312" behindDoc="0" locked="0" layoutInCell="1" allowOverlap="1" wp14:anchorId="1F985514" wp14:editId="029B142A">
                <wp:simplePos x="0" y="0"/>
                <wp:positionH relativeFrom="page">
                  <wp:posOffset>1278890</wp:posOffset>
                </wp:positionH>
                <wp:positionV relativeFrom="margin">
                  <wp:posOffset>7091680</wp:posOffset>
                </wp:positionV>
                <wp:extent cx="5003800" cy="1828800"/>
                <wp:effectExtent l="0" t="0" r="0" b="6985"/>
                <wp:wrapSquare wrapText="bothSides"/>
                <wp:docPr id="3" name="Text Box 3"/>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985514" id="Text Box 3" o:spid="_x0000_s1027" type="#_x0000_t202" style="position:absolute;left:0;text-align:left;margin-left:100.7pt;margin-top:558.4pt;width:394pt;height:2in;z-index:251661312;visibility:visible;mso-wrap-style:square;mso-width-percent:0;mso-wrap-distance-left:9pt;mso-wrap-distance-top:0;mso-wrap-distance-right:9pt;mso-wrap-distance-bottom:0;mso-position-horizontal:absolute;mso-position-horizontal-relative:page;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" filled="f" stroked="f" strokeweight=".5pt">
                <v:textbox style="mso-fit-shape-to-text:t">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v:textbox>
                <w10:wrap type="square" anchorx="page" anchory="margin"/>
              </v:shape>
            </w:pict>
          </mc:Fallback>
        </mc:AlternateContent>
      </w:r>
      <w:r>
        <w:rPr>
          <w:b/>
          <w:sz w:val="28"/>
        </w:rPr>
        <w:br w:type="page"/>
      </w:r>
    </w:p>
    <w:p w14:paraId="5FB8E9EB" w14:textId="77777777" w:rsidR="00DF52FA" w:rsidRDefault="00EE5B81" w:rsidP="0098359A">
      <w:pPr>
        <w:ind w:firstLine="0"/>
      </w:pPr>
      <w:r>
        <w:lastRenderedPageBreak/>
        <w:t>Judul Proposal</w:t>
      </w:r>
      <w:r w:rsidR="0098359A">
        <w:tab/>
      </w:r>
      <w:r w:rsidR="0098359A">
        <w:tab/>
      </w:r>
      <w:r>
        <w:t xml:space="preserve">: Pembangunan Infrastruktur </w:t>
      </w:r>
      <w:r w:rsidR="00DF52FA">
        <w:t xml:space="preserve">Jaringan </w:t>
      </w:r>
      <w:r>
        <w:t xml:space="preserve">Sistem </w:t>
      </w:r>
      <w:r w:rsidR="000D00D2">
        <w:t>Pel</w:t>
      </w:r>
      <w:r>
        <w:t>ayanan</w:t>
      </w:r>
      <w:r w:rsidR="0041101A">
        <w:t xml:space="preserve"> </w:t>
      </w:r>
    </w:p>
    <w:p w14:paraId="694F63E0" w14:textId="77777777" w:rsidR="005724B5" w:rsidRDefault="00DF52FA" w:rsidP="00DF52FA">
      <w:pPr>
        <w:ind w:left="1440" w:firstLine="720"/>
      </w:pPr>
      <w:r>
        <w:t xml:space="preserve">  </w:t>
      </w:r>
      <w:r w:rsidR="0041101A">
        <w:t>Pendataan</w:t>
      </w:r>
      <w:r>
        <w:t xml:space="preserve"> </w:t>
      </w:r>
      <w:r w:rsidR="00EE5B81">
        <w:t xml:space="preserve">Masyarakat </w:t>
      </w:r>
      <w:r w:rsidR="0041101A">
        <w:t xml:space="preserve">Miskin </w:t>
      </w:r>
      <w:r w:rsidR="005724B5">
        <w:t xml:space="preserve">Berbasis Web </w:t>
      </w:r>
    </w:p>
    <w:p w14:paraId="6B084819" w14:textId="3B150000" w:rsidR="00EE5B81" w:rsidRDefault="005724B5" w:rsidP="005724B5">
      <w:pPr>
        <w:ind w:left="2160" w:firstLine="0"/>
      </w:pPr>
      <w:r>
        <w:t xml:space="preserve">  </w:t>
      </w:r>
      <w:r w:rsidR="00EE5B81">
        <w:t xml:space="preserve">di Kantor Desa </w:t>
      </w:r>
      <w:proofErr w:type="spellStart"/>
      <w:r w:rsidR="00EE5B81">
        <w:t>Langonsari</w:t>
      </w:r>
      <w:proofErr w:type="spellEnd"/>
      <w:r w:rsidR="0093562E">
        <w:t>, Kabupaten Bandung</w:t>
      </w:r>
    </w:p>
    <w:p w14:paraId="74722228" w14:textId="582AEB63" w:rsidR="0098359A" w:rsidRDefault="0098359A" w:rsidP="00487ECB">
      <w:pPr>
        <w:ind w:firstLine="0"/>
      </w:pPr>
      <w:r>
        <w:t>Nama</w:t>
      </w:r>
      <w:r>
        <w:tab/>
      </w:r>
      <w:r>
        <w:tab/>
      </w:r>
      <w:r>
        <w:tab/>
        <w:t xml:space="preserve">: Esto Triramdani </w:t>
      </w:r>
      <w:proofErr w:type="spellStart"/>
      <w:r>
        <w:t>Nurlustiawan</w:t>
      </w:r>
      <w:proofErr w:type="spellEnd"/>
    </w:p>
    <w:p w14:paraId="019521D7" w14:textId="70484846" w:rsidR="0098359A" w:rsidRDefault="0098359A" w:rsidP="00487ECB">
      <w:pPr>
        <w:ind w:firstLine="0"/>
      </w:pPr>
      <w:r>
        <w:t>NIM</w:t>
      </w:r>
      <w:r>
        <w:tab/>
      </w:r>
      <w:r>
        <w:tab/>
      </w:r>
      <w:r>
        <w:tab/>
        <w:t>: J3D118129</w:t>
      </w:r>
    </w:p>
    <w:p w14:paraId="20098976" w14:textId="28EB3A3A" w:rsidR="0098359A" w:rsidRDefault="0098359A" w:rsidP="0098359A"/>
    <w:p w14:paraId="63258C0C" w14:textId="327AA56A" w:rsidR="0098359A" w:rsidRDefault="0098359A" w:rsidP="0098359A"/>
    <w:p w14:paraId="2628B36B" w14:textId="0277D688" w:rsidR="0098359A" w:rsidRDefault="0098359A" w:rsidP="0098359A"/>
    <w:p w14:paraId="4A6DDDE5" w14:textId="73E686C3" w:rsidR="0098359A" w:rsidRDefault="0098359A" w:rsidP="0098359A"/>
    <w:p w14:paraId="679D7031" w14:textId="77777777" w:rsidR="0098359A" w:rsidRPr="00454E09" w:rsidRDefault="0098359A" w:rsidP="0098359A">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98359A" w14:paraId="7295E77D" w14:textId="77777777" w:rsidTr="00843124">
        <w:trPr>
          <w:trHeight w:val="964"/>
        </w:trPr>
        <w:tc>
          <w:tcPr>
            <w:tcW w:w="4820" w:type="dxa"/>
            <w:vAlign w:val="center"/>
          </w:tcPr>
          <w:p w14:paraId="1DE5EED4" w14:textId="19772ED9" w:rsidR="0098359A" w:rsidRDefault="0098359A" w:rsidP="00843124">
            <w:pPr>
              <w:ind w:firstLine="0"/>
            </w:pPr>
            <w:r w:rsidRPr="00454E09">
              <w:t>Pembimbing:</w:t>
            </w:r>
          </w:p>
          <w:p w14:paraId="19080B7E" w14:textId="63EFCABC" w:rsidR="0098359A" w:rsidRDefault="0098359A" w:rsidP="00843124">
            <w:pPr>
              <w:ind w:left="171" w:firstLine="0"/>
              <w:jc w:val="left"/>
            </w:pPr>
            <w:r>
              <w:t xml:space="preserve">Dr. Ir. Sri </w:t>
            </w:r>
            <w:proofErr w:type="spellStart"/>
            <w:r>
              <w:t>Wahjuni</w:t>
            </w:r>
            <w:proofErr w:type="spellEnd"/>
            <w:r>
              <w:t>, M.T.</w:t>
            </w:r>
          </w:p>
        </w:tc>
        <w:tc>
          <w:tcPr>
            <w:tcW w:w="3827" w:type="dxa"/>
            <w:vAlign w:val="center"/>
          </w:tcPr>
          <w:p w14:paraId="4AB6F9AA" w14:textId="77777777" w:rsidR="0098359A" w:rsidRDefault="0098359A" w:rsidP="00843124">
            <w:pPr>
              <w:jc w:val="center"/>
              <w:rPr>
                <w:u w:val="single"/>
              </w:rPr>
            </w:pPr>
          </w:p>
          <w:p w14:paraId="64AD9765" w14:textId="01418C7B" w:rsidR="0098359A" w:rsidRPr="00EB7D2E" w:rsidRDefault="0098359A" w:rsidP="00843124">
            <w:pPr>
              <w:jc w:val="center"/>
              <w:rPr>
                <w:u w:val="single"/>
              </w:rPr>
            </w:pPr>
            <w:r w:rsidRPr="00EB7D2E">
              <w:rPr>
                <w:u w:val="single"/>
              </w:rPr>
              <w:t>__________________</w:t>
            </w:r>
          </w:p>
        </w:tc>
      </w:tr>
    </w:tbl>
    <w:p w14:paraId="3174C314" w14:textId="77777777" w:rsidR="0098359A" w:rsidRDefault="0098359A" w:rsidP="0098359A">
      <w:pPr>
        <w:jc w:val="center"/>
      </w:pPr>
    </w:p>
    <w:p w14:paraId="676C9CFF" w14:textId="77777777" w:rsidR="0098359A" w:rsidRPr="00454E09" w:rsidRDefault="0098359A" w:rsidP="0098359A">
      <w:pPr>
        <w:jc w:val="center"/>
      </w:pPr>
    </w:p>
    <w:p w14:paraId="4CCFCE75" w14:textId="77777777" w:rsidR="0098359A" w:rsidRPr="00454E09" w:rsidRDefault="0098359A" w:rsidP="0098359A">
      <w:pPr>
        <w:jc w:val="center"/>
      </w:pPr>
    </w:p>
    <w:p w14:paraId="5B3046F4" w14:textId="77777777" w:rsidR="0098359A" w:rsidRPr="00454E09" w:rsidRDefault="0098359A" w:rsidP="0098359A">
      <w:pPr>
        <w:jc w:val="center"/>
      </w:pPr>
    </w:p>
    <w:p w14:paraId="661EE06C" w14:textId="77777777" w:rsidR="0098359A" w:rsidRPr="00454E09" w:rsidRDefault="0098359A" w:rsidP="0098359A">
      <w:pPr>
        <w:jc w:val="center"/>
      </w:pPr>
    </w:p>
    <w:p w14:paraId="49946AA6" w14:textId="77777777" w:rsidR="0098359A" w:rsidRPr="00454E09" w:rsidRDefault="0098359A" w:rsidP="0098359A">
      <w:pPr>
        <w:jc w:val="center"/>
      </w:pPr>
    </w:p>
    <w:p w14:paraId="5DCC2CDB" w14:textId="77777777" w:rsidR="0098359A" w:rsidRPr="00454E09" w:rsidRDefault="0098359A" w:rsidP="0098359A">
      <w:pPr>
        <w:jc w:val="center"/>
      </w:pPr>
      <w:r w:rsidRPr="00454E09">
        <w:t>Diketahui oleh</w:t>
      </w:r>
    </w:p>
    <w:p w14:paraId="7CE1C37E" w14:textId="77777777" w:rsidR="0098359A" w:rsidRPr="00454E09" w:rsidRDefault="0098359A" w:rsidP="0098359A">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98359A" w14:paraId="5DE59271" w14:textId="77777777" w:rsidTr="00843124">
        <w:trPr>
          <w:trHeight w:val="964"/>
        </w:trPr>
        <w:tc>
          <w:tcPr>
            <w:tcW w:w="5387" w:type="dxa"/>
            <w:vAlign w:val="center"/>
          </w:tcPr>
          <w:p w14:paraId="7C15B53A" w14:textId="77777777" w:rsidR="0098359A" w:rsidRDefault="0098359A" w:rsidP="00843124">
            <w:pPr>
              <w:ind w:firstLine="0"/>
            </w:pPr>
            <w:r w:rsidRPr="0045741F">
              <w:t>Ketua Program Studi</w:t>
            </w:r>
            <w:r w:rsidRPr="00454E09">
              <w:t>:</w:t>
            </w:r>
          </w:p>
          <w:p w14:paraId="67D66708" w14:textId="73765A7F" w:rsidR="0098359A" w:rsidRDefault="0098359A" w:rsidP="00843124">
            <w:pPr>
              <w:ind w:firstLine="171"/>
            </w:pPr>
            <w:r>
              <w:t xml:space="preserve">Dr. Shelvie </w:t>
            </w:r>
            <w:proofErr w:type="spellStart"/>
            <w:r>
              <w:t>Nidya</w:t>
            </w:r>
            <w:proofErr w:type="spellEnd"/>
            <w:r>
              <w:t xml:space="preserve"> </w:t>
            </w:r>
            <w:proofErr w:type="spellStart"/>
            <w:r>
              <w:t>Neyman</w:t>
            </w:r>
            <w:proofErr w:type="spellEnd"/>
            <w:r>
              <w:t xml:space="preserve">, </w:t>
            </w:r>
            <w:proofErr w:type="spellStart"/>
            <w:proofErr w:type="gramStart"/>
            <w:r>
              <w:t>S.Kom</w:t>
            </w:r>
            <w:proofErr w:type="spellEnd"/>
            <w:proofErr w:type="gramEnd"/>
            <w:r>
              <w:t xml:space="preserve">., </w:t>
            </w:r>
            <w:proofErr w:type="spellStart"/>
            <w:r>
              <w:t>M.Si</w:t>
            </w:r>
            <w:proofErr w:type="spellEnd"/>
            <w:r>
              <w:t>.</w:t>
            </w:r>
          </w:p>
          <w:p w14:paraId="273B8C94" w14:textId="5CD8B33A" w:rsidR="0098359A" w:rsidRDefault="0098359A" w:rsidP="00843124">
            <w:pPr>
              <w:ind w:firstLine="171"/>
            </w:pPr>
            <w:r w:rsidRPr="00454E09">
              <w:t>NIP</w:t>
            </w:r>
            <w:r>
              <w:t xml:space="preserve"> </w:t>
            </w:r>
            <w:r w:rsidRPr="0098359A">
              <w:t>19770206 200501 2 002</w:t>
            </w:r>
          </w:p>
        </w:tc>
        <w:tc>
          <w:tcPr>
            <w:tcW w:w="2944" w:type="dxa"/>
            <w:vAlign w:val="center"/>
          </w:tcPr>
          <w:p w14:paraId="14F27C00" w14:textId="77777777" w:rsidR="0098359A" w:rsidRDefault="0098359A" w:rsidP="00843124">
            <w:pPr>
              <w:jc w:val="center"/>
              <w:rPr>
                <w:u w:val="single"/>
              </w:rPr>
            </w:pPr>
          </w:p>
          <w:p w14:paraId="328CC81B" w14:textId="006099A2" w:rsidR="0098359A" w:rsidRPr="00EB7D2E" w:rsidRDefault="0098359A" w:rsidP="00843124">
            <w:pPr>
              <w:jc w:val="center"/>
              <w:rPr>
                <w:u w:val="single"/>
              </w:rPr>
            </w:pPr>
            <w:r w:rsidRPr="00EB7D2E">
              <w:rPr>
                <w:u w:val="single"/>
              </w:rPr>
              <w:t>__________________</w:t>
            </w:r>
          </w:p>
        </w:tc>
      </w:tr>
    </w:tbl>
    <w:p w14:paraId="6DCCDF3F" w14:textId="358BBC8E" w:rsidR="0098359A" w:rsidRDefault="0098359A" w:rsidP="0098359A"/>
    <w:p w14:paraId="4CCD7067" w14:textId="005E0327" w:rsidR="0098359A" w:rsidRDefault="0098359A">
      <w:pPr>
        <w:spacing w:after="160"/>
      </w:pPr>
      <w:r>
        <w:br w:type="page"/>
      </w:r>
    </w:p>
    <w:p w14:paraId="47EBF7C0" w14:textId="242CE95A" w:rsidR="0098359A" w:rsidRDefault="007D3CF6" w:rsidP="00487ECB">
      <w:pPr>
        <w:pStyle w:val="Heading1"/>
      </w:pPr>
      <w:bookmarkStart w:id="0" w:name="_Toc63111101"/>
      <w:r>
        <w:lastRenderedPageBreak/>
        <w:t>Prakata</w:t>
      </w:r>
      <w:bookmarkEnd w:id="0"/>
    </w:p>
    <w:p w14:paraId="363AC88D" w14:textId="77777777" w:rsidR="0098359A" w:rsidRPr="0098359A" w:rsidRDefault="0098359A" w:rsidP="0098359A"/>
    <w:p w14:paraId="20B12C63" w14:textId="46BA4549" w:rsidR="0098359A" w:rsidRDefault="0098359A" w:rsidP="0098359A">
      <w:r w:rsidRPr="002275B8">
        <w:rPr>
          <w:lang w:val="id-ID"/>
        </w:rPr>
        <w:t>Puji syukur penulis ucapkan kepada Tuhan Yang Maha E</w:t>
      </w:r>
      <w:r>
        <w:rPr>
          <w:lang w:val="id-ID"/>
        </w:rPr>
        <w:t xml:space="preserve">sa yang telah melimpahkan </w:t>
      </w:r>
      <w:r>
        <w:t>rahmat</w:t>
      </w:r>
      <w:r w:rsidRPr="002275B8">
        <w:rPr>
          <w:lang w:val="id-ID"/>
        </w:rPr>
        <w:t xml:space="preserve"> dan karunia-Nya sehingga penulis dapat menyelesaikan proposal Praktik Kerja Lapangan (PKL) yang berjudul “</w:t>
      </w:r>
      <w:r>
        <w:t xml:space="preserve">Pembangunan Infrastruktur Jaringan Sistem </w:t>
      </w:r>
      <w:r w:rsidR="000D00D2">
        <w:t>Pel</w:t>
      </w:r>
      <w:r>
        <w:t xml:space="preserve">ayanan </w:t>
      </w:r>
      <w:r w:rsidR="00DF52FA">
        <w:t xml:space="preserve">Pendataan </w:t>
      </w:r>
      <w:r>
        <w:t xml:space="preserve">Masyarakat </w:t>
      </w:r>
      <w:r w:rsidR="00DF52FA">
        <w:t xml:space="preserve">Miskin </w:t>
      </w:r>
      <w:r>
        <w:t>di Kantor Desa</w:t>
      </w:r>
      <w:r w:rsidR="00DF52FA">
        <w:t xml:space="preserve"> </w:t>
      </w:r>
      <w:proofErr w:type="spellStart"/>
      <w:r w:rsidR="00DF52FA">
        <w:t>Langonsari</w:t>
      </w:r>
      <w:proofErr w:type="spellEnd"/>
      <w:r w:rsidR="000D00D2">
        <w:t>.</w:t>
      </w:r>
      <w:r>
        <w:rPr>
          <w:lang w:val="id-ID"/>
        </w:rPr>
        <w:t>”</w:t>
      </w:r>
    </w:p>
    <w:p w14:paraId="480084EA" w14:textId="449637F4" w:rsidR="0098359A" w:rsidRPr="002275B8" w:rsidRDefault="0098359A" w:rsidP="0098359A">
      <w:pPr>
        <w:ind w:firstLine="720"/>
        <w:rPr>
          <w:rFonts w:cs="Times New Roman"/>
          <w:lang w:val="id-ID"/>
        </w:rPr>
      </w:pPr>
      <w:r>
        <w:rPr>
          <w:rFonts w:cs="Times New Roman"/>
        </w:rPr>
        <w:t>Penulisan proposal PKL bertujuan sebagai</w:t>
      </w:r>
      <w:r w:rsidRPr="002275B8">
        <w:rPr>
          <w:rFonts w:cs="Times New Roman"/>
        </w:rPr>
        <w:t xml:space="preserve"> sy</w:t>
      </w:r>
      <w:r>
        <w:rPr>
          <w:rFonts w:cs="Times New Roman"/>
        </w:rPr>
        <w:t>arat penulis untuk dapat melaksanakan kegiatan PKL dan penyusunan laporan Tugas Akhir. Kegiatan ini merupakan salah satu syarat penulis untuk menyelesaikan</w:t>
      </w:r>
      <w:r w:rsidRPr="002275B8">
        <w:rPr>
          <w:rFonts w:cs="Times New Roman"/>
        </w:rPr>
        <w:t xml:space="preserve"> pendidikan pada Program Studi </w:t>
      </w:r>
      <w:r>
        <w:rPr>
          <w:rFonts w:cs="Times New Roman"/>
        </w:rPr>
        <w:t>Teknik Komputer</w:t>
      </w:r>
      <w:r w:rsidRPr="002275B8">
        <w:rPr>
          <w:rFonts w:cs="Times New Roman"/>
        </w:rPr>
        <w:t xml:space="preserve">, Sekolah </w:t>
      </w:r>
      <w:proofErr w:type="spellStart"/>
      <w:r w:rsidRPr="002275B8">
        <w:rPr>
          <w:rFonts w:cs="Times New Roman"/>
        </w:rPr>
        <w:t>Vokasi</w:t>
      </w:r>
      <w:proofErr w:type="spellEnd"/>
      <w:r w:rsidRPr="002275B8">
        <w:rPr>
          <w:rFonts w:cs="Times New Roman"/>
        </w:rPr>
        <w:t>, Institut Pertanian Bogor</w:t>
      </w:r>
      <w:r w:rsidRPr="002275B8">
        <w:rPr>
          <w:rFonts w:cs="Times New Roman"/>
          <w:lang w:val="id-ID"/>
        </w:rPr>
        <w:t>.</w:t>
      </w:r>
    </w:p>
    <w:p w14:paraId="56F7F2A0" w14:textId="77777777" w:rsidR="0098359A" w:rsidRDefault="0098359A" w:rsidP="0098359A">
      <w:r w:rsidRPr="002275B8">
        <w:t>Pada kesempatan ini penulis mengucapkan terima kasih kepada</w:t>
      </w:r>
      <w:r>
        <w:t>:</w:t>
      </w:r>
    </w:p>
    <w:p w14:paraId="0123DA5E" w14:textId="1F878AC2" w:rsidR="0098359A" w:rsidRPr="00F61D2D" w:rsidRDefault="0098359A" w:rsidP="0098359A">
      <w:pPr>
        <w:numPr>
          <w:ilvl w:val="0"/>
          <w:numId w:val="1"/>
        </w:numPr>
        <w:spacing w:line="276" w:lineRule="auto"/>
        <w:rPr>
          <w:rFonts w:cs="Times New Roman"/>
          <w:lang w:val="id-ID"/>
        </w:rPr>
      </w:pPr>
      <w:r>
        <w:rPr>
          <w:rFonts w:cs="Times New Roman"/>
        </w:rPr>
        <w:t xml:space="preserve">Ibu Dr. Ir. Sri </w:t>
      </w:r>
      <w:proofErr w:type="spellStart"/>
      <w:r>
        <w:rPr>
          <w:rFonts w:cs="Times New Roman"/>
        </w:rPr>
        <w:t>Wahjuni</w:t>
      </w:r>
      <w:proofErr w:type="spellEnd"/>
      <w:r>
        <w:rPr>
          <w:rFonts w:cs="Times New Roman"/>
        </w:rPr>
        <w:t xml:space="preserve">, M.T. </w:t>
      </w:r>
      <w:r w:rsidRPr="002275B8">
        <w:rPr>
          <w:rFonts w:cs="Times New Roman"/>
        </w:rPr>
        <w:t>sebagai dosen pembimbing</w:t>
      </w:r>
      <w:r>
        <w:rPr>
          <w:rFonts w:cs="Times New Roman"/>
        </w:rPr>
        <w:t xml:space="preserve"> PKL yang telah memberikan bimbingan dan saran selama proses penulisan proposal Praktik Kerja Lapangan.</w:t>
      </w:r>
    </w:p>
    <w:p w14:paraId="577CED63" w14:textId="1618E0AC" w:rsidR="0098359A" w:rsidRPr="00F61D2D" w:rsidRDefault="0098359A" w:rsidP="0098359A">
      <w:pPr>
        <w:numPr>
          <w:ilvl w:val="0"/>
          <w:numId w:val="1"/>
        </w:numPr>
        <w:spacing w:line="276" w:lineRule="auto"/>
        <w:rPr>
          <w:rFonts w:cs="Times New Roman"/>
          <w:lang w:val="id-ID"/>
        </w:rPr>
      </w:pPr>
      <w:r>
        <w:rPr>
          <w:rFonts w:cs="Times New Roman"/>
        </w:rPr>
        <w:t>Ibu</w:t>
      </w:r>
      <w:r w:rsidRPr="002275B8">
        <w:rPr>
          <w:rFonts w:cs="Times New Roman"/>
        </w:rPr>
        <w:t xml:space="preserve"> Dr</w:t>
      </w:r>
      <w:r w:rsidRPr="002275B8">
        <w:rPr>
          <w:rFonts w:cs="Times New Roman"/>
          <w:lang w:val="id-ID"/>
        </w:rPr>
        <w:t xml:space="preserve">. </w:t>
      </w:r>
      <w:r>
        <w:rPr>
          <w:rFonts w:cs="Times New Roman"/>
        </w:rPr>
        <w:t xml:space="preserve">Shelvie </w:t>
      </w:r>
      <w:proofErr w:type="spellStart"/>
      <w:r>
        <w:rPr>
          <w:rFonts w:cs="Times New Roman"/>
        </w:rPr>
        <w:t>Nidya</w:t>
      </w:r>
      <w:proofErr w:type="spellEnd"/>
      <w:r>
        <w:rPr>
          <w:rFonts w:cs="Times New Roman"/>
        </w:rPr>
        <w:t xml:space="preserve"> </w:t>
      </w:r>
      <w:proofErr w:type="spellStart"/>
      <w:r>
        <w:rPr>
          <w:rFonts w:cs="Times New Roman"/>
        </w:rPr>
        <w:t>Neyman</w:t>
      </w:r>
      <w:proofErr w:type="spellEnd"/>
      <w:r>
        <w:rPr>
          <w:rFonts w:cs="Times New Roman"/>
        </w:rPr>
        <w:t xml:space="preserve">, </w:t>
      </w:r>
      <w:proofErr w:type="spellStart"/>
      <w:proofErr w:type="gramStart"/>
      <w:r>
        <w:rPr>
          <w:rFonts w:cs="Times New Roman"/>
        </w:rPr>
        <w:t>S.Kom</w:t>
      </w:r>
      <w:proofErr w:type="spellEnd"/>
      <w:proofErr w:type="gramEnd"/>
      <w:r>
        <w:rPr>
          <w:rFonts w:cs="Times New Roman"/>
        </w:rPr>
        <w:t xml:space="preserve">., </w:t>
      </w:r>
      <w:proofErr w:type="spellStart"/>
      <w:r>
        <w:rPr>
          <w:rFonts w:cs="Times New Roman"/>
        </w:rPr>
        <w:t>M.Si</w:t>
      </w:r>
      <w:proofErr w:type="spellEnd"/>
      <w:r>
        <w:rPr>
          <w:rFonts w:cs="Times New Roman"/>
        </w:rPr>
        <w:t>. selaku</w:t>
      </w:r>
      <w:r w:rsidRPr="002275B8">
        <w:rPr>
          <w:rFonts w:cs="Times New Roman"/>
        </w:rPr>
        <w:t xml:space="preserve"> Ketua Program Studi </w:t>
      </w:r>
      <w:r w:rsidR="00AF5160">
        <w:rPr>
          <w:rFonts w:cs="Times New Roman"/>
        </w:rPr>
        <w:t>Teknik Komputer.</w:t>
      </w:r>
    </w:p>
    <w:p w14:paraId="6EABD35E" w14:textId="536FD0D1" w:rsidR="0098359A" w:rsidRPr="00F61D2D" w:rsidRDefault="0098359A" w:rsidP="0098359A">
      <w:pPr>
        <w:numPr>
          <w:ilvl w:val="0"/>
          <w:numId w:val="1"/>
        </w:numPr>
        <w:spacing w:line="276" w:lineRule="auto"/>
        <w:rPr>
          <w:rFonts w:cs="Times New Roman"/>
          <w:lang w:val="id-ID"/>
        </w:rPr>
      </w:pPr>
      <w:r>
        <w:rPr>
          <w:rFonts w:cs="Times New Roman"/>
        </w:rPr>
        <w:t>Para d</w:t>
      </w:r>
      <w:r w:rsidRPr="002275B8">
        <w:rPr>
          <w:rFonts w:cs="Times New Roman"/>
        </w:rPr>
        <w:t xml:space="preserve">osen dan seluruh staf pengajar Institut Pertanian Bogor yang telah memberikan </w:t>
      </w:r>
      <w:proofErr w:type="spellStart"/>
      <w:r w:rsidRPr="002275B8">
        <w:rPr>
          <w:rFonts w:cs="Times New Roman"/>
        </w:rPr>
        <w:t>ilmunya</w:t>
      </w:r>
      <w:proofErr w:type="spellEnd"/>
      <w:r w:rsidRPr="002275B8">
        <w:rPr>
          <w:rFonts w:cs="Times New Roman"/>
        </w:rPr>
        <w:t xml:space="preserve"> selama kegiatan perkuliahan.</w:t>
      </w:r>
    </w:p>
    <w:p w14:paraId="50D8B1BC" w14:textId="4FC47E4C" w:rsidR="0098359A" w:rsidRPr="00F61D2D" w:rsidRDefault="0098359A" w:rsidP="0098359A">
      <w:pPr>
        <w:numPr>
          <w:ilvl w:val="0"/>
          <w:numId w:val="1"/>
        </w:numPr>
        <w:spacing w:line="276" w:lineRule="auto"/>
        <w:rPr>
          <w:rFonts w:cs="Times New Roman"/>
          <w:lang w:val="id-ID"/>
        </w:rPr>
      </w:pPr>
      <w:r>
        <w:rPr>
          <w:rFonts w:cs="Times New Roman"/>
        </w:rPr>
        <w:t>Kedua o</w:t>
      </w:r>
      <w:r w:rsidRPr="00F61D2D">
        <w:rPr>
          <w:rFonts w:cs="Times New Roman"/>
        </w:rPr>
        <w:t>rang tua yang telah me</w:t>
      </w:r>
      <w:r>
        <w:rPr>
          <w:rFonts w:cs="Times New Roman"/>
        </w:rPr>
        <w:t>mberikan doa serta dukungan baik berupa materi maupun doa dalam penulisan proposal PKL.</w:t>
      </w:r>
    </w:p>
    <w:p w14:paraId="24276B6A" w14:textId="500A5BE4" w:rsidR="0098359A" w:rsidRPr="00F61D2D" w:rsidRDefault="006F5A70" w:rsidP="0098359A">
      <w:pPr>
        <w:numPr>
          <w:ilvl w:val="0"/>
          <w:numId w:val="1"/>
        </w:numPr>
        <w:spacing w:line="276" w:lineRule="auto"/>
        <w:rPr>
          <w:rFonts w:cs="Times New Roman"/>
          <w:lang w:val="id-ID"/>
        </w:rPr>
      </w:pPr>
      <w:r>
        <w:rPr>
          <w:rFonts w:cs="Times New Roman"/>
        </w:rPr>
        <w:t xml:space="preserve">Teman-teman </w:t>
      </w:r>
      <w:r w:rsidR="0098359A">
        <w:rPr>
          <w:rFonts w:cs="Times New Roman"/>
        </w:rPr>
        <w:t xml:space="preserve">mahasiswa </w:t>
      </w:r>
      <w:r>
        <w:rPr>
          <w:rFonts w:cs="Times New Roman"/>
        </w:rPr>
        <w:t>Teknik Komputer</w:t>
      </w:r>
      <w:r w:rsidR="0098359A">
        <w:rPr>
          <w:rFonts w:cs="Times New Roman"/>
        </w:rPr>
        <w:t xml:space="preserve"> dan Asrama Felicia IPB, serta</w:t>
      </w:r>
      <w:r w:rsidR="0098359A" w:rsidRPr="00F61D2D">
        <w:rPr>
          <w:rFonts w:cs="Times New Roman"/>
        </w:rPr>
        <w:t xml:space="preserve"> alumni Asrama Felicia IPB yang telah memberikan</w:t>
      </w:r>
      <w:r w:rsidR="0098359A">
        <w:rPr>
          <w:rFonts w:cs="Times New Roman"/>
        </w:rPr>
        <w:t xml:space="preserve"> bantuan,</w:t>
      </w:r>
      <w:r w:rsidR="0098359A" w:rsidRPr="00F61D2D">
        <w:rPr>
          <w:rFonts w:cs="Times New Roman"/>
        </w:rPr>
        <w:t xml:space="preserve"> seman</w:t>
      </w:r>
      <w:r w:rsidR="0098359A">
        <w:rPr>
          <w:rFonts w:cs="Times New Roman"/>
        </w:rPr>
        <w:t>gat dan inspirasi bagi penulis.</w:t>
      </w:r>
      <w:r w:rsidR="0098359A" w:rsidRPr="00F61D2D">
        <w:rPr>
          <w:rFonts w:cs="Times New Roman"/>
        </w:rPr>
        <w:t xml:space="preserve"> </w:t>
      </w:r>
    </w:p>
    <w:p w14:paraId="17508D7D" w14:textId="6C3DBA90" w:rsidR="0098359A" w:rsidRDefault="0098359A" w:rsidP="0098359A">
      <w:pPr>
        <w:ind w:firstLine="720"/>
        <w:rPr>
          <w:rFonts w:cs="Times New Roman"/>
        </w:rPr>
      </w:pPr>
      <w:r w:rsidRPr="002275B8">
        <w:rPr>
          <w:rFonts w:cs="Times New Roman"/>
        </w:rPr>
        <w:t xml:space="preserve">Demikian proposal PKL ini dibuat penulis sebagai pedoman untuk melaksanakan kegiatan PKL. Semoga proposal ini bermanfaat dalam pelaksanaan kegiatan PKL. </w:t>
      </w:r>
    </w:p>
    <w:p w14:paraId="172B0AA5" w14:textId="77777777" w:rsidR="00C90873" w:rsidRPr="002275B8" w:rsidRDefault="00C90873" w:rsidP="0098359A">
      <w:pPr>
        <w:ind w:firstLine="720"/>
        <w:rPr>
          <w:rFonts w:cs="Times New Roman"/>
        </w:rPr>
      </w:pPr>
    </w:p>
    <w:p w14:paraId="0850AEEF" w14:textId="77777777" w:rsidR="0098359A" w:rsidRDefault="0098359A" w:rsidP="0098359A">
      <w:pPr>
        <w:rPr>
          <w:rFonts w:cs="Times New Roman"/>
        </w:rPr>
      </w:pPr>
    </w:p>
    <w:p w14:paraId="1A53B4FC" w14:textId="28AD1458" w:rsidR="0098359A" w:rsidRDefault="006F5A70" w:rsidP="00C90873">
      <w:pPr>
        <w:ind w:left="4536" w:firstLine="0"/>
        <w:jc w:val="left"/>
        <w:rPr>
          <w:rFonts w:cs="Times New Roman"/>
        </w:rPr>
      </w:pPr>
      <w:r>
        <w:rPr>
          <w:rFonts w:cs="Times New Roman"/>
        </w:rPr>
        <w:t>Bandung</w:t>
      </w:r>
      <w:r w:rsidR="0098359A">
        <w:rPr>
          <w:rFonts w:cs="Times New Roman"/>
        </w:rPr>
        <w:t>,</w:t>
      </w:r>
      <w:r>
        <w:rPr>
          <w:rFonts w:cs="Times New Roman"/>
        </w:rPr>
        <w:t xml:space="preserve"> Januari 2021</w:t>
      </w:r>
    </w:p>
    <w:p w14:paraId="1852D6D4" w14:textId="77777777" w:rsidR="0098359A" w:rsidRDefault="0098359A" w:rsidP="00C90873">
      <w:pPr>
        <w:ind w:left="4536" w:firstLine="0"/>
        <w:jc w:val="left"/>
        <w:rPr>
          <w:rFonts w:cs="Times New Roman"/>
        </w:rPr>
      </w:pPr>
    </w:p>
    <w:p w14:paraId="3D084E18" w14:textId="77777777" w:rsidR="0098359A" w:rsidRDefault="0098359A" w:rsidP="00C90873">
      <w:pPr>
        <w:ind w:left="4536" w:firstLine="0"/>
        <w:jc w:val="right"/>
        <w:rPr>
          <w:rFonts w:cs="Times New Roman"/>
        </w:rPr>
      </w:pPr>
    </w:p>
    <w:p w14:paraId="02A8C8B6" w14:textId="77777777" w:rsidR="0098359A" w:rsidRDefault="0098359A" w:rsidP="00C90873">
      <w:pPr>
        <w:ind w:left="4536" w:firstLine="0"/>
        <w:rPr>
          <w:rFonts w:cs="Times New Roman"/>
        </w:rPr>
      </w:pPr>
    </w:p>
    <w:p w14:paraId="6165FD3E" w14:textId="38CCB360" w:rsidR="0098359A" w:rsidRDefault="00C90873" w:rsidP="00C90873">
      <w:pPr>
        <w:ind w:left="4536" w:firstLine="0"/>
        <w:rPr>
          <w:rFonts w:cs="Times New Roman"/>
        </w:rPr>
      </w:pPr>
      <w:r w:rsidRPr="000D00D2">
        <w:rPr>
          <w:rFonts w:cs="Times New Roman"/>
        </w:rPr>
        <w:t xml:space="preserve">Esto Triramdani </w:t>
      </w:r>
      <w:proofErr w:type="spellStart"/>
      <w:r w:rsidRPr="000D00D2">
        <w:rPr>
          <w:rFonts w:cs="Times New Roman"/>
        </w:rPr>
        <w:t>Nurlustiawan</w:t>
      </w:r>
      <w:proofErr w:type="spellEnd"/>
    </w:p>
    <w:p w14:paraId="200A39C0" w14:textId="04202CD7" w:rsidR="000D00D2" w:rsidRPr="000D00D2" w:rsidRDefault="000D00D2" w:rsidP="00C90873">
      <w:pPr>
        <w:ind w:left="4536" w:firstLine="0"/>
        <w:rPr>
          <w:rFonts w:cs="Times New Roman"/>
        </w:rPr>
      </w:pPr>
      <w:r>
        <w:rPr>
          <w:rFonts w:cs="Times New Roman"/>
        </w:rPr>
        <w:t>NIM J3D118129</w:t>
      </w:r>
    </w:p>
    <w:p w14:paraId="3A3ECC56" w14:textId="1631C826" w:rsidR="0020045A" w:rsidRDefault="0020045A" w:rsidP="0020045A">
      <w:pPr>
        <w:ind w:firstLine="0"/>
      </w:pPr>
    </w:p>
    <w:p w14:paraId="0ED82988" w14:textId="15BE0413" w:rsidR="0020045A" w:rsidRDefault="0020045A">
      <w:pPr>
        <w:spacing w:after="160" w:line="259" w:lineRule="auto"/>
        <w:ind w:firstLine="0"/>
        <w:jc w:val="left"/>
      </w:pPr>
      <w:r>
        <w:br w:type="page"/>
      </w:r>
    </w:p>
    <w:p w14:paraId="35AF1330" w14:textId="3D75FB4B" w:rsidR="0020045A" w:rsidRDefault="007D3CF6" w:rsidP="0020045A">
      <w:pPr>
        <w:pStyle w:val="Heading1"/>
      </w:pPr>
      <w:bookmarkStart w:id="1" w:name="_Toc63111102"/>
      <w:r>
        <w:lastRenderedPageBreak/>
        <w:t>Daftar Isi</w:t>
      </w:r>
      <w:bookmarkEnd w:id="1"/>
    </w:p>
    <w:p w14:paraId="069FC6D9" w14:textId="127B904E" w:rsidR="000D5F78" w:rsidRDefault="00603BB3" w:rsidP="000D5F78">
      <w:pPr>
        <w:pStyle w:val="TOC1"/>
        <w:tabs>
          <w:tab w:val="right" w:leader="dot" w:pos="7928"/>
        </w:tabs>
        <w:ind w:firstLine="0"/>
        <w:rPr>
          <w:rFonts w:asciiTheme="minorHAnsi" w:eastAsiaTheme="minorEastAsia" w:hAnsiTheme="minorHAnsi"/>
          <w:noProof/>
          <w:sz w:val="22"/>
        </w:rPr>
      </w:pPr>
      <w:r>
        <w:fldChar w:fldCharType="begin"/>
      </w:r>
      <w:r>
        <w:instrText xml:space="preserve"> TOC \o "1-3" \h \z \u </w:instrText>
      </w:r>
      <w:r>
        <w:fldChar w:fldCharType="separate"/>
      </w:r>
      <w:hyperlink w:anchor="_Toc63111101" w:history="1">
        <w:r w:rsidR="000D5F78" w:rsidRPr="00457A4E">
          <w:rPr>
            <w:rStyle w:val="Hyperlink"/>
            <w:noProof/>
          </w:rPr>
          <w:t>Prakata</w:t>
        </w:r>
        <w:r w:rsidR="000D5F78">
          <w:rPr>
            <w:noProof/>
            <w:webHidden/>
          </w:rPr>
          <w:tab/>
        </w:r>
        <w:r w:rsidR="000D5F78">
          <w:rPr>
            <w:noProof/>
            <w:webHidden/>
          </w:rPr>
          <w:fldChar w:fldCharType="begin"/>
        </w:r>
        <w:r w:rsidR="000D5F78">
          <w:rPr>
            <w:noProof/>
            <w:webHidden/>
          </w:rPr>
          <w:instrText xml:space="preserve"> PAGEREF _Toc63111101 \h </w:instrText>
        </w:r>
        <w:r w:rsidR="000D5F78">
          <w:rPr>
            <w:noProof/>
            <w:webHidden/>
          </w:rPr>
        </w:r>
        <w:r w:rsidR="000D5F78">
          <w:rPr>
            <w:noProof/>
            <w:webHidden/>
          </w:rPr>
          <w:fldChar w:fldCharType="separate"/>
        </w:r>
        <w:r w:rsidR="000D5F78">
          <w:rPr>
            <w:noProof/>
            <w:webHidden/>
          </w:rPr>
          <w:t>iv</w:t>
        </w:r>
        <w:r w:rsidR="000D5F78">
          <w:rPr>
            <w:noProof/>
            <w:webHidden/>
          </w:rPr>
          <w:fldChar w:fldCharType="end"/>
        </w:r>
      </w:hyperlink>
    </w:p>
    <w:p w14:paraId="3A9C2EC6" w14:textId="1A399F5F" w:rsidR="000D5F78" w:rsidRDefault="00410CA2" w:rsidP="000D5F78">
      <w:pPr>
        <w:pStyle w:val="TOC1"/>
        <w:tabs>
          <w:tab w:val="right" w:leader="dot" w:pos="7928"/>
        </w:tabs>
        <w:ind w:firstLine="0"/>
        <w:rPr>
          <w:rFonts w:asciiTheme="minorHAnsi" w:eastAsiaTheme="minorEastAsia" w:hAnsiTheme="minorHAnsi"/>
          <w:noProof/>
          <w:sz w:val="22"/>
        </w:rPr>
      </w:pPr>
      <w:hyperlink w:anchor="_Toc63111102" w:history="1">
        <w:r w:rsidR="000D5F78" w:rsidRPr="00457A4E">
          <w:rPr>
            <w:rStyle w:val="Hyperlink"/>
            <w:noProof/>
          </w:rPr>
          <w:t>Daftar Isi</w:t>
        </w:r>
        <w:r w:rsidR="000D5F78">
          <w:rPr>
            <w:noProof/>
            <w:webHidden/>
          </w:rPr>
          <w:tab/>
        </w:r>
        <w:r w:rsidR="000D5F78">
          <w:rPr>
            <w:noProof/>
            <w:webHidden/>
          </w:rPr>
          <w:fldChar w:fldCharType="begin"/>
        </w:r>
        <w:r w:rsidR="000D5F78">
          <w:rPr>
            <w:noProof/>
            <w:webHidden/>
          </w:rPr>
          <w:instrText xml:space="preserve"> PAGEREF _Toc63111102 \h </w:instrText>
        </w:r>
        <w:r w:rsidR="000D5F78">
          <w:rPr>
            <w:noProof/>
            <w:webHidden/>
          </w:rPr>
        </w:r>
        <w:r w:rsidR="000D5F78">
          <w:rPr>
            <w:noProof/>
            <w:webHidden/>
          </w:rPr>
          <w:fldChar w:fldCharType="separate"/>
        </w:r>
        <w:r w:rsidR="000D5F78">
          <w:rPr>
            <w:noProof/>
            <w:webHidden/>
          </w:rPr>
          <w:t>v</w:t>
        </w:r>
        <w:r w:rsidR="000D5F78">
          <w:rPr>
            <w:noProof/>
            <w:webHidden/>
          </w:rPr>
          <w:fldChar w:fldCharType="end"/>
        </w:r>
      </w:hyperlink>
    </w:p>
    <w:p w14:paraId="14BB47C3" w14:textId="70BEC118" w:rsidR="000D5F78" w:rsidRDefault="00410CA2" w:rsidP="000D5F78">
      <w:pPr>
        <w:pStyle w:val="TOC1"/>
        <w:tabs>
          <w:tab w:val="right" w:leader="dot" w:pos="7928"/>
        </w:tabs>
        <w:ind w:firstLine="0"/>
        <w:rPr>
          <w:rFonts w:asciiTheme="minorHAnsi" w:eastAsiaTheme="minorEastAsia" w:hAnsiTheme="minorHAnsi"/>
          <w:noProof/>
          <w:sz w:val="22"/>
        </w:rPr>
      </w:pPr>
      <w:hyperlink w:anchor="_Toc63111103" w:history="1">
        <w:r w:rsidR="000D5F78" w:rsidRPr="00457A4E">
          <w:rPr>
            <w:rStyle w:val="Hyperlink"/>
            <w:noProof/>
          </w:rPr>
          <w:t>Daftar Tabel</w:t>
        </w:r>
        <w:r w:rsidR="000D5F78">
          <w:rPr>
            <w:noProof/>
            <w:webHidden/>
          </w:rPr>
          <w:tab/>
        </w:r>
        <w:r w:rsidR="000D5F78">
          <w:rPr>
            <w:noProof/>
            <w:webHidden/>
          </w:rPr>
          <w:fldChar w:fldCharType="begin"/>
        </w:r>
        <w:r w:rsidR="000D5F78">
          <w:rPr>
            <w:noProof/>
            <w:webHidden/>
          </w:rPr>
          <w:instrText xml:space="preserve"> PAGEREF _Toc63111103 \h </w:instrText>
        </w:r>
        <w:r w:rsidR="000D5F78">
          <w:rPr>
            <w:noProof/>
            <w:webHidden/>
          </w:rPr>
        </w:r>
        <w:r w:rsidR="000D5F78">
          <w:rPr>
            <w:noProof/>
            <w:webHidden/>
          </w:rPr>
          <w:fldChar w:fldCharType="separate"/>
        </w:r>
        <w:r w:rsidR="000D5F78">
          <w:rPr>
            <w:noProof/>
            <w:webHidden/>
          </w:rPr>
          <w:t>v</w:t>
        </w:r>
        <w:r w:rsidR="000D5F78">
          <w:rPr>
            <w:noProof/>
            <w:webHidden/>
          </w:rPr>
          <w:fldChar w:fldCharType="end"/>
        </w:r>
      </w:hyperlink>
    </w:p>
    <w:p w14:paraId="6FBCB18B" w14:textId="5263EDE5" w:rsidR="000D5F78" w:rsidRDefault="00410CA2" w:rsidP="000D5F78">
      <w:pPr>
        <w:pStyle w:val="TOC1"/>
        <w:tabs>
          <w:tab w:val="right" w:leader="dot" w:pos="7928"/>
        </w:tabs>
        <w:ind w:firstLine="0"/>
        <w:rPr>
          <w:rFonts w:asciiTheme="minorHAnsi" w:eastAsiaTheme="minorEastAsia" w:hAnsiTheme="minorHAnsi"/>
          <w:noProof/>
          <w:sz w:val="22"/>
        </w:rPr>
      </w:pPr>
      <w:hyperlink w:anchor="_Toc63111104" w:history="1">
        <w:r w:rsidR="000D5F78" w:rsidRPr="00457A4E">
          <w:rPr>
            <w:rStyle w:val="Hyperlink"/>
            <w:noProof/>
          </w:rPr>
          <w:t>DAFTAR LAMPIRAN</w:t>
        </w:r>
        <w:r w:rsidR="000D5F78">
          <w:rPr>
            <w:noProof/>
            <w:webHidden/>
          </w:rPr>
          <w:tab/>
        </w:r>
        <w:r w:rsidR="000D5F78">
          <w:rPr>
            <w:noProof/>
            <w:webHidden/>
          </w:rPr>
          <w:fldChar w:fldCharType="begin"/>
        </w:r>
        <w:r w:rsidR="000D5F78">
          <w:rPr>
            <w:noProof/>
            <w:webHidden/>
          </w:rPr>
          <w:instrText xml:space="preserve"> PAGEREF _Toc63111104 \h </w:instrText>
        </w:r>
        <w:r w:rsidR="000D5F78">
          <w:rPr>
            <w:noProof/>
            <w:webHidden/>
          </w:rPr>
        </w:r>
        <w:r w:rsidR="000D5F78">
          <w:rPr>
            <w:noProof/>
            <w:webHidden/>
          </w:rPr>
          <w:fldChar w:fldCharType="separate"/>
        </w:r>
        <w:r w:rsidR="000D5F78">
          <w:rPr>
            <w:noProof/>
            <w:webHidden/>
          </w:rPr>
          <w:t>v</w:t>
        </w:r>
        <w:r w:rsidR="000D5F78">
          <w:rPr>
            <w:noProof/>
            <w:webHidden/>
          </w:rPr>
          <w:fldChar w:fldCharType="end"/>
        </w:r>
      </w:hyperlink>
    </w:p>
    <w:p w14:paraId="34F41A0F" w14:textId="3B0D6061" w:rsidR="000D5F78" w:rsidRDefault="00410CA2" w:rsidP="000D5F78">
      <w:pPr>
        <w:pStyle w:val="TOC1"/>
        <w:tabs>
          <w:tab w:val="left" w:pos="880"/>
          <w:tab w:val="right" w:leader="dot" w:pos="7928"/>
        </w:tabs>
        <w:ind w:firstLine="0"/>
        <w:rPr>
          <w:rFonts w:asciiTheme="minorHAnsi" w:eastAsiaTheme="minorEastAsia" w:hAnsiTheme="minorHAnsi"/>
          <w:noProof/>
          <w:sz w:val="22"/>
        </w:rPr>
      </w:pPr>
      <w:hyperlink w:anchor="_Toc63111105" w:history="1">
        <w:r w:rsidR="000D5F78" w:rsidRPr="00457A4E">
          <w:rPr>
            <w:rStyle w:val="Hyperlink"/>
            <w:noProof/>
          </w:rPr>
          <w:t>I</w:t>
        </w:r>
        <w:r w:rsidR="000D5F78">
          <w:rPr>
            <w:rFonts w:asciiTheme="minorHAnsi" w:eastAsiaTheme="minorEastAsia" w:hAnsiTheme="minorHAnsi"/>
            <w:noProof/>
            <w:sz w:val="22"/>
          </w:rPr>
          <w:tab/>
        </w:r>
        <w:r w:rsidR="000D5F78" w:rsidRPr="00457A4E">
          <w:rPr>
            <w:rStyle w:val="Hyperlink"/>
            <w:noProof/>
          </w:rPr>
          <w:t>Pendahuluan</w:t>
        </w:r>
        <w:r w:rsidR="000D5F78">
          <w:rPr>
            <w:noProof/>
            <w:webHidden/>
          </w:rPr>
          <w:tab/>
        </w:r>
        <w:r w:rsidR="000D5F78">
          <w:rPr>
            <w:noProof/>
            <w:webHidden/>
          </w:rPr>
          <w:fldChar w:fldCharType="begin"/>
        </w:r>
        <w:r w:rsidR="000D5F78">
          <w:rPr>
            <w:noProof/>
            <w:webHidden/>
          </w:rPr>
          <w:instrText xml:space="preserve"> PAGEREF _Toc63111105 \h </w:instrText>
        </w:r>
        <w:r w:rsidR="000D5F78">
          <w:rPr>
            <w:noProof/>
            <w:webHidden/>
          </w:rPr>
        </w:r>
        <w:r w:rsidR="000D5F78">
          <w:rPr>
            <w:noProof/>
            <w:webHidden/>
          </w:rPr>
          <w:fldChar w:fldCharType="separate"/>
        </w:r>
        <w:r w:rsidR="000D5F78">
          <w:rPr>
            <w:noProof/>
            <w:webHidden/>
          </w:rPr>
          <w:t>1</w:t>
        </w:r>
        <w:r w:rsidR="000D5F78">
          <w:rPr>
            <w:noProof/>
            <w:webHidden/>
          </w:rPr>
          <w:fldChar w:fldCharType="end"/>
        </w:r>
      </w:hyperlink>
    </w:p>
    <w:p w14:paraId="13986EF8" w14:textId="7341C00E"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06" w:history="1">
        <w:r w:rsidR="000D5F78" w:rsidRPr="00457A4E">
          <w:rPr>
            <w:rStyle w:val="Hyperlink"/>
            <w:noProof/>
          </w:rPr>
          <w:t>1.2 Latar Belakang</w:t>
        </w:r>
        <w:r w:rsidR="000D5F78">
          <w:rPr>
            <w:noProof/>
            <w:webHidden/>
          </w:rPr>
          <w:tab/>
        </w:r>
        <w:r w:rsidR="000D5F78">
          <w:rPr>
            <w:noProof/>
            <w:webHidden/>
          </w:rPr>
          <w:fldChar w:fldCharType="begin"/>
        </w:r>
        <w:r w:rsidR="000D5F78">
          <w:rPr>
            <w:noProof/>
            <w:webHidden/>
          </w:rPr>
          <w:instrText xml:space="preserve"> PAGEREF _Toc63111106 \h </w:instrText>
        </w:r>
        <w:r w:rsidR="000D5F78">
          <w:rPr>
            <w:noProof/>
            <w:webHidden/>
          </w:rPr>
        </w:r>
        <w:r w:rsidR="000D5F78">
          <w:rPr>
            <w:noProof/>
            <w:webHidden/>
          </w:rPr>
          <w:fldChar w:fldCharType="separate"/>
        </w:r>
        <w:r w:rsidR="000D5F78">
          <w:rPr>
            <w:noProof/>
            <w:webHidden/>
          </w:rPr>
          <w:t>1</w:t>
        </w:r>
        <w:r w:rsidR="000D5F78">
          <w:rPr>
            <w:noProof/>
            <w:webHidden/>
          </w:rPr>
          <w:fldChar w:fldCharType="end"/>
        </w:r>
      </w:hyperlink>
    </w:p>
    <w:p w14:paraId="59E5D870" w14:textId="6731DF74"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07" w:history="1">
        <w:r w:rsidR="000D5F78" w:rsidRPr="00457A4E">
          <w:rPr>
            <w:rStyle w:val="Hyperlink"/>
            <w:noProof/>
          </w:rPr>
          <w:t>1.2 Tujuan</w:t>
        </w:r>
        <w:r w:rsidR="000D5F78">
          <w:rPr>
            <w:noProof/>
            <w:webHidden/>
          </w:rPr>
          <w:tab/>
        </w:r>
        <w:r w:rsidR="000D5F78">
          <w:rPr>
            <w:noProof/>
            <w:webHidden/>
          </w:rPr>
          <w:fldChar w:fldCharType="begin"/>
        </w:r>
        <w:r w:rsidR="000D5F78">
          <w:rPr>
            <w:noProof/>
            <w:webHidden/>
          </w:rPr>
          <w:instrText xml:space="preserve"> PAGEREF _Toc63111107 \h </w:instrText>
        </w:r>
        <w:r w:rsidR="000D5F78">
          <w:rPr>
            <w:noProof/>
            <w:webHidden/>
          </w:rPr>
        </w:r>
        <w:r w:rsidR="000D5F78">
          <w:rPr>
            <w:noProof/>
            <w:webHidden/>
          </w:rPr>
          <w:fldChar w:fldCharType="separate"/>
        </w:r>
        <w:r w:rsidR="000D5F78">
          <w:rPr>
            <w:noProof/>
            <w:webHidden/>
          </w:rPr>
          <w:t>2</w:t>
        </w:r>
        <w:r w:rsidR="000D5F78">
          <w:rPr>
            <w:noProof/>
            <w:webHidden/>
          </w:rPr>
          <w:fldChar w:fldCharType="end"/>
        </w:r>
      </w:hyperlink>
    </w:p>
    <w:p w14:paraId="61AD314E" w14:textId="364FB44A" w:rsidR="000D5F78" w:rsidRDefault="00410CA2" w:rsidP="000D5F78">
      <w:pPr>
        <w:pStyle w:val="TOC1"/>
        <w:tabs>
          <w:tab w:val="left" w:pos="1100"/>
          <w:tab w:val="right" w:leader="dot" w:pos="7928"/>
        </w:tabs>
        <w:ind w:firstLine="0"/>
        <w:rPr>
          <w:rFonts w:asciiTheme="minorHAnsi" w:eastAsiaTheme="minorEastAsia" w:hAnsiTheme="minorHAnsi"/>
          <w:noProof/>
          <w:sz w:val="22"/>
        </w:rPr>
      </w:pPr>
      <w:hyperlink w:anchor="_Toc63111108" w:history="1">
        <w:r w:rsidR="000D5F78" w:rsidRPr="00457A4E">
          <w:rPr>
            <w:rStyle w:val="Hyperlink"/>
            <w:noProof/>
          </w:rPr>
          <w:t>II</w:t>
        </w:r>
        <w:r w:rsidR="000D5F78">
          <w:rPr>
            <w:rFonts w:asciiTheme="minorHAnsi" w:eastAsiaTheme="minorEastAsia" w:hAnsiTheme="minorHAnsi"/>
            <w:noProof/>
            <w:sz w:val="22"/>
          </w:rPr>
          <w:t xml:space="preserve"> </w:t>
        </w:r>
        <w:r w:rsidR="000D5F78" w:rsidRPr="00457A4E">
          <w:rPr>
            <w:rStyle w:val="Hyperlink"/>
            <w:noProof/>
          </w:rPr>
          <w:t>Tinjauan Pustaka</w:t>
        </w:r>
        <w:r w:rsidR="000D5F78">
          <w:rPr>
            <w:noProof/>
            <w:webHidden/>
          </w:rPr>
          <w:tab/>
        </w:r>
        <w:r w:rsidR="000D5F78">
          <w:rPr>
            <w:noProof/>
            <w:webHidden/>
          </w:rPr>
          <w:fldChar w:fldCharType="begin"/>
        </w:r>
        <w:r w:rsidR="000D5F78">
          <w:rPr>
            <w:noProof/>
            <w:webHidden/>
          </w:rPr>
          <w:instrText xml:space="preserve"> PAGEREF _Toc63111108 \h </w:instrText>
        </w:r>
        <w:r w:rsidR="000D5F78">
          <w:rPr>
            <w:noProof/>
            <w:webHidden/>
          </w:rPr>
        </w:r>
        <w:r w:rsidR="000D5F78">
          <w:rPr>
            <w:noProof/>
            <w:webHidden/>
          </w:rPr>
          <w:fldChar w:fldCharType="separate"/>
        </w:r>
        <w:r w:rsidR="000D5F78">
          <w:rPr>
            <w:noProof/>
            <w:webHidden/>
          </w:rPr>
          <w:t>3</w:t>
        </w:r>
        <w:r w:rsidR="000D5F78">
          <w:rPr>
            <w:noProof/>
            <w:webHidden/>
          </w:rPr>
          <w:fldChar w:fldCharType="end"/>
        </w:r>
      </w:hyperlink>
    </w:p>
    <w:p w14:paraId="4C495766" w14:textId="6AC91A84"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09" w:history="1">
        <w:r w:rsidR="000D5F78" w:rsidRPr="00457A4E">
          <w:rPr>
            <w:rStyle w:val="Hyperlink"/>
            <w:noProof/>
          </w:rPr>
          <w:t>2.1 Web Server</w:t>
        </w:r>
        <w:r w:rsidR="000D5F78">
          <w:rPr>
            <w:noProof/>
            <w:webHidden/>
          </w:rPr>
          <w:tab/>
        </w:r>
        <w:r w:rsidR="000D5F78">
          <w:rPr>
            <w:noProof/>
            <w:webHidden/>
          </w:rPr>
          <w:fldChar w:fldCharType="begin"/>
        </w:r>
        <w:r w:rsidR="000D5F78">
          <w:rPr>
            <w:noProof/>
            <w:webHidden/>
          </w:rPr>
          <w:instrText xml:space="preserve"> PAGEREF _Toc63111109 \h </w:instrText>
        </w:r>
        <w:r w:rsidR="000D5F78">
          <w:rPr>
            <w:noProof/>
            <w:webHidden/>
          </w:rPr>
        </w:r>
        <w:r w:rsidR="000D5F78">
          <w:rPr>
            <w:noProof/>
            <w:webHidden/>
          </w:rPr>
          <w:fldChar w:fldCharType="separate"/>
        </w:r>
        <w:r w:rsidR="000D5F78">
          <w:rPr>
            <w:noProof/>
            <w:webHidden/>
          </w:rPr>
          <w:t>3</w:t>
        </w:r>
        <w:r w:rsidR="000D5F78">
          <w:rPr>
            <w:noProof/>
            <w:webHidden/>
          </w:rPr>
          <w:fldChar w:fldCharType="end"/>
        </w:r>
      </w:hyperlink>
    </w:p>
    <w:p w14:paraId="34AACAA2" w14:textId="03DD3093"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0" w:history="1">
        <w:r w:rsidR="000D5F78" w:rsidRPr="00457A4E">
          <w:rPr>
            <w:rStyle w:val="Hyperlink"/>
            <w:noProof/>
          </w:rPr>
          <w:t>2.2 Dynamic Host Configuration Protocol Server</w:t>
        </w:r>
        <w:r w:rsidR="000D5F78">
          <w:rPr>
            <w:noProof/>
            <w:webHidden/>
          </w:rPr>
          <w:tab/>
        </w:r>
        <w:r w:rsidR="000D5F78">
          <w:rPr>
            <w:noProof/>
            <w:webHidden/>
          </w:rPr>
          <w:fldChar w:fldCharType="begin"/>
        </w:r>
        <w:r w:rsidR="000D5F78">
          <w:rPr>
            <w:noProof/>
            <w:webHidden/>
          </w:rPr>
          <w:instrText xml:space="preserve"> PAGEREF _Toc63111110 \h </w:instrText>
        </w:r>
        <w:r w:rsidR="000D5F78">
          <w:rPr>
            <w:noProof/>
            <w:webHidden/>
          </w:rPr>
        </w:r>
        <w:r w:rsidR="000D5F78">
          <w:rPr>
            <w:noProof/>
            <w:webHidden/>
          </w:rPr>
          <w:fldChar w:fldCharType="separate"/>
        </w:r>
        <w:r w:rsidR="000D5F78">
          <w:rPr>
            <w:noProof/>
            <w:webHidden/>
          </w:rPr>
          <w:t>3</w:t>
        </w:r>
        <w:r w:rsidR="000D5F78">
          <w:rPr>
            <w:noProof/>
            <w:webHidden/>
          </w:rPr>
          <w:fldChar w:fldCharType="end"/>
        </w:r>
      </w:hyperlink>
    </w:p>
    <w:p w14:paraId="172C75E1" w14:textId="6FD91833"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1" w:history="1">
        <w:r w:rsidR="000D5F78" w:rsidRPr="00457A4E">
          <w:rPr>
            <w:rStyle w:val="Hyperlink"/>
            <w:noProof/>
          </w:rPr>
          <w:t>2.3 Domain Name System Server</w:t>
        </w:r>
        <w:r w:rsidR="000D5F78">
          <w:rPr>
            <w:noProof/>
            <w:webHidden/>
          </w:rPr>
          <w:tab/>
        </w:r>
        <w:r w:rsidR="000D5F78">
          <w:rPr>
            <w:noProof/>
            <w:webHidden/>
          </w:rPr>
          <w:fldChar w:fldCharType="begin"/>
        </w:r>
        <w:r w:rsidR="000D5F78">
          <w:rPr>
            <w:noProof/>
            <w:webHidden/>
          </w:rPr>
          <w:instrText xml:space="preserve"> PAGEREF _Toc63111111 \h </w:instrText>
        </w:r>
        <w:r w:rsidR="000D5F78">
          <w:rPr>
            <w:noProof/>
            <w:webHidden/>
          </w:rPr>
        </w:r>
        <w:r w:rsidR="000D5F78">
          <w:rPr>
            <w:noProof/>
            <w:webHidden/>
          </w:rPr>
          <w:fldChar w:fldCharType="separate"/>
        </w:r>
        <w:r w:rsidR="000D5F78">
          <w:rPr>
            <w:noProof/>
            <w:webHidden/>
          </w:rPr>
          <w:t>4</w:t>
        </w:r>
        <w:r w:rsidR="000D5F78">
          <w:rPr>
            <w:noProof/>
            <w:webHidden/>
          </w:rPr>
          <w:fldChar w:fldCharType="end"/>
        </w:r>
      </w:hyperlink>
    </w:p>
    <w:p w14:paraId="1FB30817" w14:textId="0CF93DFD"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2" w:history="1">
        <w:r w:rsidR="000D5F78" w:rsidRPr="00457A4E">
          <w:rPr>
            <w:rStyle w:val="Hyperlink"/>
            <w:noProof/>
          </w:rPr>
          <w:t>2.4 Database</w:t>
        </w:r>
        <w:r w:rsidR="000D5F78">
          <w:rPr>
            <w:noProof/>
            <w:webHidden/>
          </w:rPr>
          <w:tab/>
        </w:r>
        <w:r w:rsidR="000D5F78">
          <w:rPr>
            <w:noProof/>
            <w:webHidden/>
          </w:rPr>
          <w:fldChar w:fldCharType="begin"/>
        </w:r>
        <w:r w:rsidR="000D5F78">
          <w:rPr>
            <w:noProof/>
            <w:webHidden/>
          </w:rPr>
          <w:instrText xml:space="preserve"> PAGEREF _Toc63111112 \h </w:instrText>
        </w:r>
        <w:r w:rsidR="000D5F78">
          <w:rPr>
            <w:noProof/>
            <w:webHidden/>
          </w:rPr>
        </w:r>
        <w:r w:rsidR="000D5F78">
          <w:rPr>
            <w:noProof/>
            <w:webHidden/>
          </w:rPr>
          <w:fldChar w:fldCharType="separate"/>
        </w:r>
        <w:r w:rsidR="000D5F78">
          <w:rPr>
            <w:noProof/>
            <w:webHidden/>
          </w:rPr>
          <w:t>4</w:t>
        </w:r>
        <w:r w:rsidR="000D5F78">
          <w:rPr>
            <w:noProof/>
            <w:webHidden/>
          </w:rPr>
          <w:fldChar w:fldCharType="end"/>
        </w:r>
      </w:hyperlink>
    </w:p>
    <w:p w14:paraId="324A1B8B" w14:textId="203C5798"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3" w:history="1">
        <w:r w:rsidR="000D5F78" w:rsidRPr="00457A4E">
          <w:rPr>
            <w:rStyle w:val="Hyperlink"/>
            <w:noProof/>
          </w:rPr>
          <w:t>2.5 Secure Socket Layer</w:t>
        </w:r>
        <w:r w:rsidR="000D5F78">
          <w:rPr>
            <w:noProof/>
            <w:webHidden/>
          </w:rPr>
          <w:tab/>
        </w:r>
        <w:r w:rsidR="000D5F78">
          <w:rPr>
            <w:noProof/>
            <w:webHidden/>
          </w:rPr>
          <w:fldChar w:fldCharType="begin"/>
        </w:r>
        <w:r w:rsidR="000D5F78">
          <w:rPr>
            <w:noProof/>
            <w:webHidden/>
          </w:rPr>
          <w:instrText xml:space="preserve"> PAGEREF _Toc63111113 \h </w:instrText>
        </w:r>
        <w:r w:rsidR="000D5F78">
          <w:rPr>
            <w:noProof/>
            <w:webHidden/>
          </w:rPr>
        </w:r>
        <w:r w:rsidR="000D5F78">
          <w:rPr>
            <w:noProof/>
            <w:webHidden/>
          </w:rPr>
          <w:fldChar w:fldCharType="separate"/>
        </w:r>
        <w:r w:rsidR="000D5F78">
          <w:rPr>
            <w:noProof/>
            <w:webHidden/>
          </w:rPr>
          <w:t>4</w:t>
        </w:r>
        <w:r w:rsidR="000D5F78">
          <w:rPr>
            <w:noProof/>
            <w:webHidden/>
          </w:rPr>
          <w:fldChar w:fldCharType="end"/>
        </w:r>
      </w:hyperlink>
    </w:p>
    <w:p w14:paraId="600F7E62" w14:textId="2EAC0848" w:rsidR="000D5F78" w:rsidRDefault="00410CA2" w:rsidP="000D5F78">
      <w:pPr>
        <w:pStyle w:val="TOC1"/>
        <w:tabs>
          <w:tab w:val="left" w:pos="1100"/>
          <w:tab w:val="right" w:leader="dot" w:pos="7928"/>
        </w:tabs>
        <w:ind w:firstLine="0"/>
        <w:rPr>
          <w:rFonts w:asciiTheme="minorHAnsi" w:eastAsiaTheme="minorEastAsia" w:hAnsiTheme="minorHAnsi"/>
          <w:noProof/>
          <w:sz w:val="22"/>
        </w:rPr>
      </w:pPr>
      <w:hyperlink w:anchor="_Toc63111114" w:history="1">
        <w:r w:rsidR="000D5F78" w:rsidRPr="00457A4E">
          <w:rPr>
            <w:rStyle w:val="Hyperlink"/>
            <w:noProof/>
          </w:rPr>
          <w:t>III</w:t>
        </w:r>
        <w:r w:rsidR="000D5F78">
          <w:rPr>
            <w:rFonts w:asciiTheme="minorHAnsi" w:eastAsiaTheme="minorEastAsia" w:hAnsiTheme="minorHAnsi"/>
            <w:noProof/>
            <w:sz w:val="22"/>
          </w:rPr>
          <w:tab/>
        </w:r>
        <w:r w:rsidR="000D5F78" w:rsidRPr="00457A4E">
          <w:rPr>
            <w:rStyle w:val="Hyperlink"/>
            <w:noProof/>
          </w:rPr>
          <w:t>Metode praktik Kerja Lapangan</w:t>
        </w:r>
        <w:r w:rsidR="000D5F78">
          <w:rPr>
            <w:noProof/>
            <w:webHidden/>
          </w:rPr>
          <w:tab/>
        </w:r>
        <w:r w:rsidR="000D5F78">
          <w:rPr>
            <w:noProof/>
            <w:webHidden/>
          </w:rPr>
          <w:fldChar w:fldCharType="begin"/>
        </w:r>
        <w:r w:rsidR="000D5F78">
          <w:rPr>
            <w:noProof/>
            <w:webHidden/>
          </w:rPr>
          <w:instrText xml:space="preserve"> PAGEREF _Toc63111114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4D705C1A" w14:textId="1AFE8C20"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5" w:history="1">
        <w:r w:rsidR="000D5F78" w:rsidRPr="00457A4E">
          <w:rPr>
            <w:rStyle w:val="Hyperlink"/>
            <w:noProof/>
          </w:rPr>
          <w:t>3.1 Tempat dan Waktu</w:t>
        </w:r>
        <w:r w:rsidR="000D5F78">
          <w:rPr>
            <w:noProof/>
            <w:webHidden/>
          </w:rPr>
          <w:tab/>
        </w:r>
        <w:r w:rsidR="000D5F78">
          <w:rPr>
            <w:noProof/>
            <w:webHidden/>
          </w:rPr>
          <w:fldChar w:fldCharType="begin"/>
        </w:r>
        <w:r w:rsidR="000D5F78">
          <w:rPr>
            <w:noProof/>
            <w:webHidden/>
          </w:rPr>
          <w:instrText xml:space="preserve"> PAGEREF _Toc63111115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6A8A3DDD" w14:textId="5A0D252B"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6" w:history="1">
        <w:r w:rsidR="000D5F78" w:rsidRPr="00457A4E">
          <w:rPr>
            <w:rStyle w:val="Hyperlink"/>
            <w:noProof/>
          </w:rPr>
          <w:t>3.2 Metode Pelaksanaan</w:t>
        </w:r>
        <w:r w:rsidR="000D5F78">
          <w:rPr>
            <w:noProof/>
            <w:webHidden/>
          </w:rPr>
          <w:tab/>
        </w:r>
        <w:r w:rsidR="000D5F78">
          <w:rPr>
            <w:noProof/>
            <w:webHidden/>
          </w:rPr>
          <w:fldChar w:fldCharType="begin"/>
        </w:r>
        <w:r w:rsidR="000D5F78">
          <w:rPr>
            <w:noProof/>
            <w:webHidden/>
          </w:rPr>
          <w:instrText xml:space="preserve"> PAGEREF _Toc63111116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5474411E" w14:textId="01219253"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7" w:history="1">
        <w:r w:rsidR="000D5F78" w:rsidRPr="00457A4E">
          <w:rPr>
            <w:rStyle w:val="Hyperlink"/>
            <w:noProof/>
          </w:rPr>
          <w:t>3.3 Metode Pengamatan dan Pengambilan Data</w:t>
        </w:r>
        <w:r w:rsidR="000D5F78">
          <w:rPr>
            <w:noProof/>
            <w:webHidden/>
          </w:rPr>
          <w:tab/>
        </w:r>
        <w:r w:rsidR="000D5F78">
          <w:rPr>
            <w:noProof/>
            <w:webHidden/>
          </w:rPr>
          <w:fldChar w:fldCharType="begin"/>
        </w:r>
        <w:r w:rsidR="000D5F78">
          <w:rPr>
            <w:noProof/>
            <w:webHidden/>
          </w:rPr>
          <w:instrText xml:space="preserve"> PAGEREF _Toc63111117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0AF30314" w14:textId="0C150244" w:rsidR="000D5F78" w:rsidRDefault="00410CA2" w:rsidP="000D5F78">
      <w:pPr>
        <w:pStyle w:val="TOC2"/>
        <w:tabs>
          <w:tab w:val="right" w:leader="dot" w:pos="7928"/>
        </w:tabs>
        <w:ind w:firstLine="0"/>
        <w:rPr>
          <w:rFonts w:asciiTheme="minorHAnsi" w:eastAsiaTheme="minorEastAsia" w:hAnsiTheme="minorHAnsi"/>
          <w:noProof/>
          <w:sz w:val="22"/>
        </w:rPr>
      </w:pPr>
      <w:hyperlink w:anchor="_Toc63111118" w:history="1">
        <w:r w:rsidR="000D5F78" w:rsidRPr="00457A4E">
          <w:rPr>
            <w:rStyle w:val="Hyperlink"/>
            <w:noProof/>
          </w:rPr>
          <w:t>3.4 Pelaporan</w:t>
        </w:r>
        <w:r w:rsidR="000D5F78">
          <w:rPr>
            <w:noProof/>
            <w:webHidden/>
          </w:rPr>
          <w:tab/>
        </w:r>
        <w:r w:rsidR="000D5F78">
          <w:rPr>
            <w:noProof/>
            <w:webHidden/>
          </w:rPr>
          <w:fldChar w:fldCharType="begin"/>
        </w:r>
        <w:r w:rsidR="000D5F78">
          <w:rPr>
            <w:noProof/>
            <w:webHidden/>
          </w:rPr>
          <w:instrText xml:space="preserve"> PAGEREF _Toc63111118 \h </w:instrText>
        </w:r>
        <w:r w:rsidR="000D5F78">
          <w:rPr>
            <w:noProof/>
            <w:webHidden/>
          </w:rPr>
        </w:r>
        <w:r w:rsidR="000D5F78">
          <w:rPr>
            <w:noProof/>
            <w:webHidden/>
          </w:rPr>
          <w:fldChar w:fldCharType="separate"/>
        </w:r>
        <w:r w:rsidR="000D5F78">
          <w:rPr>
            <w:noProof/>
            <w:webHidden/>
          </w:rPr>
          <w:t>6</w:t>
        </w:r>
        <w:r w:rsidR="000D5F78">
          <w:rPr>
            <w:noProof/>
            <w:webHidden/>
          </w:rPr>
          <w:fldChar w:fldCharType="end"/>
        </w:r>
      </w:hyperlink>
    </w:p>
    <w:p w14:paraId="27C9CE50" w14:textId="4C603A89" w:rsidR="000D5F78" w:rsidRDefault="00410CA2" w:rsidP="000D5F78">
      <w:pPr>
        <w:pStyle w:val="TOC1"/>
        <w:tabs>
          <w:tab w:val="left" w:pos="1100"/>
          <w:tab w:val="right" w:leader="dot" w:pos="7928"/>
        </w:tabs>
        <w:ind w:firstLine="0"/>
        <w:rPr>
          <w:rFonts w:asciiTheme="minorHAnsi" w:eastAsiaTheme="minorEastAsia" w:hAnsiTheme="minorHAnsi"/>
          <w:noProof/>
          <w:sz w:val="22"/>
        </w:rPr>
      </w:pPr>
      <w:hyperlink w:anchor="_Toc63111119" w:history="1">
        <w:r w:rsidR="000D5F78" w:rsidRPr="00457A4E">
          <w:rPr>
            <w:rStyle w:val="Hyperlink"/>
            <w:noProof/>
          </w:rPr>
          <w:t>IV</w:t>
        </w:r>
        <w:r w:rsidR="000D5F78">
          <w:rPr>
            <w:rFonts w:asciiTheme="minorHAnsi" w:eastAsiaTheme="minorEastAsia" w:hAnsiTheme="minorHAnsi"/>
            <w:noProof/>
            <w:sz w:val="22"/>
          </w:rPr>
          <w:tab/>
        </w:r>
        <w:r w:rsidR="000D5F78" w:rsidRPr="00457A4E">
          <w:rPr>
            <w:rStyle w:val="Hyperlink"/>
            <w:noProof/>
          </w:rPr>
          <w:t>Rencana Kegiatan PKL</w:t>
        </w:r>
        <w:r w:rsidR="000D5F78">
          <w:rPr>
            <w:noProof/>
            <w:webHidden/>
          </w:rPr>
          <w:tab/>
        </w:r>
        <w:r w:rsidR="000D5F78">
          <w:rPr>
            <w:noProof/>
            <w:webHidden/>
          </w:rPr>
          <w:fldChar w:fldCharType="begin"/>
        </w:r>
        <w:r w:rsidR="000D5F78">
          <w:rPr>
            <w:noProof/>
            <w:webHidden/>
          </w:rPr>
          <w:instrText xml:space="preserve"> PAGEREF _Toc63111119 \h </w:instrText>
        </w:r>
        <w:r w:rsidR="000D5F78">
          <w:rPr>
            <w:noProof/>
            <w:webHidden/>
          </w:rPr>
        </w:r>
        <w:r w:rsidR="000D5F78">
          <w:rPr>
            <w:noProof/>
            <w:webHidden/>
          </w:rPr>
          <w:fldChar w:fldCharType="separate"/>
        </w:r>
        <w:r w:rsidR="000D5F78">
          <w:rPr>
            <w:noProof/>
            <w:webHidden/>
          </w:rPr>
          <w:t>7</w:t>
        </w:r>
        <w:r w:rsidR="000D5F78">
          <w:rPr>
            <w:noProof/>
            <w:webHidden/>
          </w:rPr>
          <w:fldChar w:fldCharType="end"/>
        </w:r>
      </w:hyperlink>
    </w:p>
    <w:p w14:paraId="03FCA7CF" w14:textId="519CC5D3" w:rsidR="000D5F78" w:rsidRDefault="00410CA2" w:rsidP="000D5F78">
      <w:pPr>
        <w:pStyle w:val="TOC1"/>
        <w:tabs>
          <w:tab w:val="right" w:leader="dot" w:pos="7928"/>
        </w:tabs>
        <w:ind w:firstLine="0"/>
        <w:rPr>
          <w:rFonts w:asciiTheme="minorHAnsi" w:eastAsiaTheme="minorEastAsia" w:hAnsiTheme="minorHAnsi"/>
          <w:noProof/>
          <w:sz w:val="22"/>
        </w:rPr>
      </w:pPr>
      <w:hyperlink w:anchor="_Toc63111120" w:history="1">
        <w:r w:rsidR="000D5F78" w:rsidRPr="00457A4E">
          <w:rPr>
            <w:rStyle w:val="Hyperlink"/>
            <w:noProof/>
          </w:rPr>
          <w:t>V Daftar Pustaka</w:t>
        </w:r>
        <w:r w:rsidR="000D5F78">
          <w:rPr>
            <w:noProof/>
            <w:webHidden/>
          </w:rPr>
          <w:tab/>
        </w:r>
        <w:r w:rsidR="000D5F78">
          <w:rPr>
            <w:noProof/>
            <w:webHidden/>
          </w:rPr>
          <w:fldChar w:fldCharType="begin"/>
        </w:r>
        <w:r w:rsidR="000D5F78">
          <w:rPr>
            <w:noProof/>
            <w:webHidden/>
          </w:rPr>
          <w:instrText xml:space="preserve"> PAGEREF _Toc63111120 \h </w:instrText>
        </w:r>
        <w:r w:rsidR="000D5F78">
          <w:rPr>
            <w:noProof/>
            <w:webHidden/>
          </w:rPr>
        </w:r>
        <w:r w:rsidR="000D5F78">
          <w:rPr>
            <w:noProof/>
            <w:webHidden/>
          </w:rPr>
          <w:fldChar w:fldCharType="separate"/>
        </w:r>
        <w:r w:rsidR="000D5F78">
          <w:rPr>
            <w:noProof/>
            <w:webHidden/>
          </w:rPr>
          <w:t>8</w:t>
        </w:r>
        <w:r w:rsidR="000D5F78">
          <w:rPr>
            <w:noProof/>
            <w:webHidden/>
          </w:rPr>
          <w:fldChar w:fldCharType="end"/>
        </w:r>
      </w:hyperlink>
    </w:p>
    <w:p w14:paraId="0EBE7463" w14:textId="0EB32B00" w:rsidR="000D5F78" w:rsidRDefault="00410CA2" w:rsidP="000D5F78">
      <w:pPr>
        <w:pStyle w:val="TOC1"/>
        <w:tabs>
          <w:tab w:val="right" w:leader="dot" w:pos="7928"/>
        </w:tabs>
        <w:ind w:firstLine="0"/>
        <w:rPr>
          <w:rFonts w:asciiTheme="minorHAnsi" w:eastAsiaTheme="minorEastAsia" w:hAnsiTheme="minorHAnsi"/>
          <w:noProof/>
          <w:sz w:val="22"/>
        </w:rPr>
      </w:pPr>
      <w:hyperlink w:anchor="_Toc63111121" w:history="1">
        <w:r w:rsidR="000D5F78" w:rsidRPr="00457A4E">
          <w:rPr>
            <w:rStyle w:val="Hyperlink"/>
            <w:noProof/>
          </w:rPr>
          <w:t>Lampiran</w:t>
        </w:r>
        <w:r w:rsidR="000D5F78">
          <w:rPr>
            <w:noProof/>
            <w:webHidden/>
          </w:rPr>
          <w:tab/>
        </w:r>
        <w:r w:rsidR="000D5F78">
          <w:rPr>
            <w:noProof/>
            <w:webHidden/>
          </w:rPr>
          <w:fldChar w:fldCharType="begin"/>
        </w:r>
        <w:r w:rsidR="000D5F78">
          <w:rPr>
            <w:noProof/>
            <w:webHidden/>
          </w:rPr>
          <w:instrText xml:space="preserve"> PAGEREF _Toc63111121 \h </w:instrText>
        </w:r>
        <w:r w:rsidR="000D5F78">
          <w:rPr>
            <w:noProof/>
            <w:webHidden/>
          </w:rPr>
        </w:r>
        <w:r w:rsidR="000D5F78">
          <w:rPr>
            <w:noProof/>
            <w:webHidden/>
          </w:rPr>
          <w:fldChar w:fldCharType="separate"/>
        </w:r>
        <w:r w:rsidR="000D5F78">
          <w:rPr>
            <w:noProof/>
            <w:webHidden/>
          </w:rPr>
          <w:t>9</w:t>
        </w:r>
        <w:r w:rsidR="000D5F78">
          <w:rPr>
            <w:noProof/>
            <w:webHidden/>
          </w:rPr>
          <w:fldChar w:fldCharType="end"/>
        </w:r>
      </w:hyperlink>
    </w:p>
    <w:p w14:paraId="07B0A752" w14:textId="69769E32" w:rsidR="0020045A" w:rsidRDefault="00603BB3" w:rsidP="002B3786">
      <w:pPr>
        <w:ind w:firstLine="0"/>
      </w:pPr>
      <w:r>
        <w:fldChar w:fldCharType="end"/>
      </w:r>
    </w:p>
    <w:p w14:paraId="331C6AEE" w14:textId="57060C14" w:rsidR="00F47540" w:rsidRDefault="007D3CF6" w:rsidP="00F47540">
      <w:pPr>
        <w:pStyle w:val="Heading1"/>
        <w:spacing w:before="480"/>
      </w:pPr>
      <w:bookmarkStart w:id="2" w:name="_Toc63111103"/>
      <w:r>
        <w:t>Daftar Tabel</w:t>
      </w:r>
      <w:bookmarkEnd w:id="2"/>
    </w:p>
    <w:p w14:paraId="38933CFE" w14:textId="2F87D3C8" w:rsidR="00F47540" w:rsidRDefault="00F47540" w:rsidP="00FE6D9B">
      <w:pPr>
        <w:pStyle w:val="TableofFigures"/>
        <w:tabs>
          <w:tab w:val="right" w:leader="dot" w:pos="7928"/>
        </w:tabs>
        <w:ind w:firstLine="0"/>
        <w:rPr>
          <w:noProof/>
        </w:rPr>
      </w:pPr>
      <w:r>
        <w:fldChar w:fldCharType="begin"/>
      </w:r>
      <w:r>
        <w:instrText xml:space="preserve"> TOC \h \z \c "Tabel" </w:instrText>
      </w:r>
      <w:r>
        <w:fldChar w:fldCharType="separate"/>
      </w:r>
      <w:hyperlink w:anchor="_Toc63110875" w:history="1">
        <w:r w:rsidRPr="007877A6">
          <w:rPr>
            <w:rStyle w:val="Hyperlink"/>
            <w:noProof/>
          </w:rPr>
          <w:t>Tabel 1 Rencana Kegiatan PKL</w:t>
        </w:r>
        <w:r>
          <w:rPr>
            <w:noProof/>
            <w:webHidden/>
          </w:rPr>
          <w:tab/>
        </w:r>
        <w:r>
          <w:rPr>
            <w:noProof/>
            <w:webHidden/>
          </w:rPr>
          <w:fldChar w:fldCharType="begin"/>
        </w:r>
        <w:r>
          <w:rPr>
            <w:noProof/>
            <w:webHidden/>
          </w:rPr>
          <w:instrText xml:space="preserve"> PAGEREF _Toc63110875 \h </w:instrText>
        </w:r>
        <w:r>
          <w:rPr>
            <w:noProof/>
            <w:webHidden/>
          </w:rPr>
        </w:r>
        <w:r>
          <w:rPr>
            <w:noProof/>
            <w:webHidden/>
          </w:rPr>
          <w:fldChar w:fldCharType="separate"/>
        </w:r>
        <w:r>
          <w:rPr>
            <w:noProof/>
            <w:webHidden/>
          </w:rPr>
          <w:t>7</w:t>
        </w:r>
        <w:r>
          <w:rPr>
            <w:noProof/>
            <w:webHidden/>
          </w:rPr>
          <w:fldChar w:fldCharType="end"/>
        </w:r>
      </w:hyperlink>
    </w:p>
    <w:p w14:paraId="1E0A48F7" w14:textId="59352CC8" w:rsidR="00F47540" w:rsidRPr="00F47540" w:rsidRDefault="00F47540" w:rsidP="00F47540">
      <w:r>
        <w:fldChar w:fldCharType="end"/>
      </w:r>
    </w:p>
    <w:p w14:paraId="7C1ED5B8" w14:textId="08D466D8" w:rsidR="00F47540" w:rsidRDefault="00F47540" w:rsidP="00F47540">
      <w:pPr>
        <w:pStyle w:val="Heading1"/>
        <w:spacing w:before="480"/>
      </w:pPr>
      <w:bookmarkStart w:id="3" w:name="_Toc63111104"/>
      <w:r>
        <w:t>DAFTAR LAMPIRAN</w:t>
      </w:r>
      <w:bookmarkEnd w:id="3"/>
    </w:p>
    <w:p w14:paraId="3BD9F6AA" w14:textId="79FF7966" w:rsidR="00F47540" w:rsidRDefault="00F47540" w:rsidP="00FE6D9B">
      <w:pPr>
        <w:pStyle w:val="TableofFigures"/>
        <w:tabs>
          <w:tab w:val="right" w:leader="dot" w:pos="7928"/>
        </w:tabs>
        <w:ind w:firstLine="0"/>
        <w:rPr>
          <w:rFonts w:asciiTheme="minorHAnsi" w:eastAsiaTheme="minorEastAsia" w:hAnsiTheme="minorHAnsi"/>
          <w:noProof/>
          <w:sz w:val="22"/>
        </w:rPr>
      </w:pPr>
      <w:r>
        <w:fldChar w:fldCharType="begin"/>
      </w:r>
      <w:r>
        <w:instrText xml:space="preserve"> TOC \h \z \c "Lampiran" </w:instrText>
      </w:r>
      <w:r>
        <w:fldChar w:fldCharType="separate"/>
      </w:r>
      <w:hyperlink w:anchor="_Toc63110888" w:history="1">
        <w:r w:rsidRPr="003F4C36">
          <w:rPr>
            <w:rStyle w:val="Hyperlink"/>
            <w:noProof/>
          </w:rPr>
          <w:t>Lampiran 1 Rencana Kegiatan PKL</w:t>
        </w:r>
        <w:r>
          <w:rPr>
            <w:noProof/>
            <w:webHidden/>
          </w:rPr>
          <w:tab/>
        </w:r>
        <w:r>
          <w:rPr>
            <w:noProof/>
            <w:webHidden/>
          </w:rPr>
          <w:fldChar w:fldCharType="begin"/>
        </w:r>
        <w:r>
          <w:rPr>
            <w:noProof/>
            <w:webHidden/>
          </w:rPr>
          <w:instrText xml:space="preserve"> PAGEREF _Toc63110888 \h </w:instrText>
        </w:r>
        <w:r>
          <w:rPr>
            <w:noProof/>
            <w:webHidden/>
          </w:rPr>
        </w:r>
        <w:r>
          <w:rPr>
            <w:noProof/>
            <w:webHidden/>
          </w:rPr>
          <w:fldChar w:fldCharType="separate"/>
        </w:r>
        <w:r>
          <w:rPr>
            <w:noProof/>
            <w:webHidden/>
          </w:rPr>
          <w:t>10</w:t>
        </w:r>
        <w:r>
          <w:rPr>
            <w:noProof/>
            <w:webHidden/>
          </w:rPr>
          <w:fldChar w:fldCharType="end"/>
        </w:r>
      </w:hyperlink>
    </w:p>
    <w:p w14:paraId="577A0F02" w14:textId="1A7036B6" w:rsidR="00F47540" w:rsidRPr="00F47540" w:rsidRDefault="00F47540" w:rsidP="00F47540">
      <w:r>
        <w:fldChar w:fldCharType="end"/>
      </w:r>
    </w:p>
    <w:p w14:paraId="59AE3D9E" w14:textId="0C7ECD8A" w:rsidR="0020045A" w:rsidRDefault="0020045A" w:rsidP="0020045A"/>
    <w:p w14:paraId="362BD413" w14:textId="77777777" w:rsidR="0020045A" w:rsidRDefault="0020045A" w:rsidP="0020045A">
      <w:pPr>
        <w:sectPr w:rsidR="0020045A" w:rsidSect="000D00D2">
          <w:pgSz w:w="11907" w:h="16840" w:code="9"/>
          <w:pgMar w:top="1701" w:right="1701" w:bottom="1701" w:left="2268" w:header="720" w:footer="720" w:gutter="0"/>
          <w:pgNumType w:fmt="lowerRoman"/>
          <w:cols w:space="720"/>
          <w:docGrid w:linePitch="360"/>
        </w:sectPr>
      </w:pPr>
    </w:p>
    <w:p w14:paraId="4D36B3AA" w14:textId="39EC6FEF" w:rsidR="0069113D" w:rsidRPr="0069113D" w:rsidRDefault="0006787C" w:rsidP="0069113D">
      <w:pPr>
        <w:pStyle w:val="Heading1"/>
      </w:pPr>
      <w:bookmarkStart w:id="4" w:name="_Toc63111105"/>
      <w:r>
        <w:lastRenderedPageBreak/>
        <w:t>I</w:t>
      </w:r>
      <w:r>
        <w:tab/>
      </w:r>
      <w:r w:rsidR="007D3CF6">
        <w:t>Pendahuluan</w:t>
      </w:r>
      <w:bookmarkEnd w:id="4"/>
    </w:p>
    <w:p w14:paraId="071F41E1" w14:textId="77777777" w:rsidR="00603BB3" w:rsidRDefault="00486FCB" w:rsidP="0069113D">
      <w:pPr>
        <w:pStyle w:val="Heading2"/>
        <w:jc w:val="center"/>
      </w:pPr>
      <w:bookmarkStart w:id="5" w:name="_Toc63111106"/>
      <w:r>
        <w:t>1.2 Latar Belakang</w:t>
      </w:r>
      <w:bookmarkEnd w:id="5"/>
    </w:p>
    <w:p w14:paraId="13562F17" w14:textId="6673C5A8" w:rsidR="00F35CF3" w:rsidRDefault="00F35CF3" w:rsidP="00F35CF3">
      <w:r>
        <w:t>Desa dalam Kamus Besar Bahasa Indonesia (KBBI) Daring Kement</w:t>
      </w:r>
      <w:r w:rsidR="00AE1201">
        <w:t>e</w:t>
      </w:r>
      <w:r>
        <w:t xml:space="preserv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w:t>
      </w:r>
      <w:r w:rsidR="00AE1201">
        <w:t xml:space="preserve">Pemerintah </w:t>
      </w:r>
      <w:r w:rsidR="0093562E">
        <w:t>d</w:t>
      </w:r>
      <w:r>
        <w:t xml:space="preserve">esa menjadi salah satu unit pemerintahan yang penting dalam rangka membantu masyarakat. </w:t>
      </w:r>
    </w:p>
    <w:p w14:paraId="458D39CC" w14:textId="3A4B1763" w:rsidR="00A97CF1" w:rsidRDefault="00B8069A" w:rsidP="00F35CF3">
      <w:r>
        <w:t>Dalam p</w:t>
      </w:r>
      <w:r w:rsidR="00F448D2">
        <w:t>asal 67 Undang-undang No. 6 Tahun 20</w:t>
      </w:r>
      <w:r w:rsidR="00165FDC">
        <w:t>1</w:t>
      </w:r>
      <w:r w:rsidR="00F448D2">
        <w:t>4 tentang Desa ditulis bahwa</w:t>
      </w:r>
      <w:r w:rsidR="006B19F9">
        <w:t>:</w:t>
      </w:r>
      <w:r w:rsidR="00F448D2">
        <w:t xml:space="preserve">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w:t>
      </w:r>
      <w:r>
        <w:t>”</w:t>
      </w:r>
      <w:r w:rsidR="007127DF">
        <w:t xml:space="preserve"> </w:t>
      </w:r>
      <w:r w:rsidR="007127DF">
        <w:fldChar w:fldCharType="begin" w:fldLock="1"/>
      </w:r>
      <w:r w:rsidR="007127DF">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rsidR="007127DF">
        <w:fldChar w:fldCharType="separate"/>
      </w:r>
      <w:r w:rsidR="007127DF" w:rsidRPr="007127DF">
        <w:rPr>
          <w:noProof/>
        </w:rPr>
        <w:t>(Hidayatulloh dan Mulyadi 2015)</w:t>
      </w:r>
      <w:r w:rsidR="007127DF">
        <w:fldChar w:fldCharType="end"/>
      </w:r>
      <w:r>
        <w:t xml:space="preserve"> </w:t>
      </w:r>
    </w:p>
    <w:p w14:paraId="01970C2F" w14:textId="422BBD4D" w:rsidR="007F7894" w:rsidRDefault="00F448D2" w:rsidP="00F35CF3">
      <w:r>
        <w:t xml:space="preserve">Menurut </w:t>
      </w:r>
      <w:proofErr w:type="spellStart"/>
      <w:r>
        <w:t>Chalik</w:t>
      </w:r>
      <w:proofErr w:type="spellEnd"/>
      <w:r>
        <w:t xml:space="preserve"> </w:t>
      </w:r>
      <w:r w:rsidR="007127DF">
        <w:t xml:space="preserve">dan Habibullah </w:t>
      </w:r>
      <w:r>
        <w:t>(201</w:t>
      </w:r>
      <w:r w:rsidR="007127DF">
        <w:t>5</w:t>
      </w:r>
      <w:r>
        <w:t>)</w:t>
      </w:r>
      <w:r w:rsidR="007127DF">
        <w:t xml:space="preserve"> </w:t>
      </w:r>
      <w:r>
        <w:t>pemerintah desa harus menyelenggarakan beberapa pelayanan publik</w:t>
      </w:r>
      <w:r w:rsidR="00AE1201">
        <w:t xml:space="preserve"> </w:t>
      </w:r>
      <w:r>
        <w:t>yakni pelaksanaan pelayanan, pengelolaan pengaduan masyarakat, pengelolaan informasi, pengawasan internal, penyuluhan kepada masyarakat, dan pelayanan konsultasi.</w:t>
      </w:r>
      <w:r w:rsidR="00A97CF1">
        <w:t xml:space="preserve"> </w:t>
      </w:r>
      <w:r w:rsidR="007F7894">
        <w:t xml:space="preserve">Beberapa bentuk </w:t>
      </w:r>
      <w:r w:rsidR="00A97CF1">
        <w:t xml:space="preserve">publik </w:t>
      </w:r>
      <w:r w:rsidR="007F7894">
        <w:t>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14:paraId="456AE671" w14:textId="6BF98B77" w:rsidR="007F7894" w:rsidRDefault="007F7894" w:rsidP="00F35CF3">
      <w:r>
        <w:t xml:space="preserve">Sistem </w:t>
      </w:r>
      <w:r w:rsidR="000872D5">
        <w:t>pe</w:t>
      </w:r>
      <w:r>
        <w:t>layanan masyarakat desa perlu ditingkatkan agar hak-hak masyarakat desa yang ditulis pada Pasal 68 UU No. 6 Tahun 20</w:t>
      </w:r>
      <w:r w:rsidR="00165FDC">
        <w:t>1</w:t>
      </w:r>
      <w:r>
        <w:t xml:space="preserve">4 dapat dilaksanakan secara </w:t>
      </w:r>
      <w:r w:rsidR="00A97CF1">
        <w:t>optimal</w:t>
      </w:r>
      <w:r>
        <w:t xml:space="preserve">. Sistem </w:t>
      </w:r>
      <w:r w:rsidR="000872D5">
        <w:t>pe</w:t>
      </w:r>
      <w:r>
        <w:t xml:space="preserve">layanan </w:t>
      </w:r>
      <w:r w:rsidR="00A97CF1">
        <w:t>masyarakat yang baik akan menghasilkan keluaran (</w:t>
      </w:r>
      <w:r w:rsidR="00A97CF1">
        <w:rPr>
          <w:i/>
        </w:rPr>
        <w:t>output</w:t>
      </w:r>
      <w:r w:rsidR="00A97CF1">
        <w:t>) yang baik pula untuk masyarakat. Dampak dari keluaran yang baik akan meningkatkan kepercayaan masyarakat terhadap pemerintah desa</w:t>
      </w:r>
      <w:r w:rsidR="000872D5">
        <w:t xml:space="preserve"> </w:t>
      </w:r>
      <w:r w:rsidR="007127DF">
        <w:fldChar w:fldCharType="begin" w:fldLock="1"/>
      </w:r>
      <w:r w:rsidR="007127DF">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rsidR="007127DF">
        <w:fldChar w:fldCharType="separate"/>
      </w:r>
      <w:r w:rsidR="007127DF" w:rsidRPr="007127DF">
        <w:rPr>
          <w:noProof/>
        </w:rPr>
        <w:t>(Chalik dan Habibullah 2015)</w:t>
      </w:r>
      <w:r w:rsidR="007127DF">
        <w:fldChar w:fldCharType="end"/>
      </w:r>
      <w:r w:rsidR="00A97CF1">
        <w:t>.</w:t>
      </w:r>
    </w:p>
    <w:p w14:paraId="522966D2" w14:textId="410AB53C" w:rsidR="00A97CF1" w:rsidRPr="00A460CB" w:rsidRDefault="00A97CF1" w:rsidP="00F35CF3">
      <w:r>
        <w:t xml:space="preserve">Salah satu langkah </w:t>
      </w:r>
      <w:r w:rsidR="00287B09">
        <w:t xml:space="preserve">untuk </w:t>
      </w:r>
      <w:r>
        <w:t xml:space="preserve">memiliki sistem </w:t>
      </w:r>
      <w:r w:rsidR="000872D5">
        <w:t>pe</w:t>
      </w:r>
      <w:r>
        <w:t>layanan masyarakat yang prima yakni memiliki infrastruktur jaringan tersendiri. Hal tersebut dapat membuat pemerintah maupun masyarakat desa sebagai pengguna (</w:t>
      </w:r>
      <w:r>
        <w:rPr>
          <w:i/>
        </w:rPr>
        <w:t>user</w:t>
      </w:r>
      <w:r>
        <w:t xml:space="preserve">) lebih leluasa </w:t>
      </w:r>
      <w:r w:rsidR="00FC1A14">
        <w:t>dalam menggunakan layanan tersebut. Masyarakat juga akan lebih mudah mengakses pelayanan</w:t>
      </w:r>
      <w:r w:rsidR="00A460CB">
        <w:t xml:space="preserve"> karena </w:t>
      </w:r>
      <w:r w:rsidR="00A460CB">
        <w:rPr>
          <w:i/>
        </w:rPr>
        <w:t>server</w:t>
      </w:r>
      <w:r w:rsidR="00A460CB">
        <w:t>-nya diakses oleh masyarakat desa itu sendiri.</w:t>
      </w:r>
    </w:p>
    <w:p w14:paraId="3FAF9622" w14:textId="530F58E8" w:rsidR="00FC1A14" w:rsidRDefault="00FC1A14" w:rsidP="00F35CF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w:t>
      </w:r>
      <w:r w:rsidR="00287B09">
        <w:rPr>
          <w:i/>
        </w:rPr>
        <w:t xml:space="preserve">server </w:t>
      </w:r>
      <w:r>
        <w:t>(</w:t>
      </w:r>
      <w:r w:rsidR="00287B09">
        <w:t xml:space="preserve">DHCP server), </w:t>
      </w:r>
      <w:r w:rsidR="00287B09">
        <w:rPr>
          <w:i/>
        </w:rPr>
        <w:t xml:space="preserve">Domain Name System server </w:t>
      </w:r>
      <w:r w:rsidR="00287B09">
        <w:t xml:space="preserve">(DNS server), </w:t>
      </w:r>
      <w:r w:rsidR="00287B09">
        <w:rPr>
          <w:i/>
        </w:rPr>
        <w:t xml:space="preserve">Secure Socket Layer </w:t>
      </w:r>
      <w:r w:rsidR="00287B09">
        <w:t xml:space="preserve">(SSL), dan </w:t>
      </w:r>
      <w:r w:rsidR="00287B09" w:rsidRPr="00287B09">
        <w:rPr>
          <w:i/>
        </w:rPr>
        <w:t xml:space="preserve">Database </w:t>
      </w:r>
      <w:r w:rsidR="007127DF">
        <w:fldChar w:fldCharType="begin" w:fldLock="1"/>
      </w:r>
      <w:r w:rsidR="007127DF">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7127DF">
        <w:fldChar w:fldCharType="separate"/>
      </w:r>
      <w:r w:rsidR="007127DF" w:rsidRPr="007127DF">
        <w:rPr>
          <w:noProof/>
        </w:rPr>
        <w:t>(Nurrahman 2020)</w:t>
      </w:r>
      <w:r w:rsidR="007127DF">
        <w:fldChar w:fldCharType="end"/>
      </w:r>
      <w:r w:rsidR="00287B09">
        <w:t xml:space="preserve">. </w:t>
      </w:r>
    </w:p>
    <w:p w14:paraId="20B5FC09" w14:textId="7300D4C3" w:rsidR="007A3800" w:rsidRDefault="000872D5" w:rsidP="00DF52FA">
      <w:r>
        <w:rPr>
          <w:i/>
        </w:rPr>
        <w:t xml:space="preserve">Web server </w:t>
      </w:r>
      <w:r>
        <w:t xml:space="preserve">yang sudah terpasang pada infrastruktur jaringan tersebut dapat dimanfaatkan untuk membuat sistem </w:t>
      </w:r>
      <w:r w:rsidR="00487ECB">
        <w:t xml:space="preserve">pelayanan masyarakat. Contoh </w:t>
      </w:r>
      <w:r w:rsidR="0052164E">
        <w:t>aplikasi yang dapat disematkan pada infrastruktur jaringan</w:t>
      </w:r>
      <w:r w:rsidR="00487ECB">
        <w:t xml:space="preserve"> yakni sistem pendaftaran dan </w:t>
      </w:r>
      <w:r w:rsidR="00487ECB">
        <w:lastRenderedPageBreak/>
        <w:t xml:space="preserve">pembuatan KTP, pengurusan akta kelahiran dan surat kematian, </w:t>
      </w:r>
      <w:r w:rsidR="007A3800">
        <w:t xml:space="preserve">dan </w:t>
      </w:r>
      <w:r w:rsidR="00487ECB">
        <w:t>penyampaian aspirasi masyarakat desa berbasis web.</w:t>
      </w:r>
      <w:r w:rsidR="007A3800">
        <w:t xml:space="preserve"> </w:t>
      </w:r>
    </w:p>
    <w:p w14:paraId="3A40934F" w14:textId="2C0E3A62" w:rsidR="00487ECB" w:rsidRPr="00487ECB" w:rsidRDefault="000872D5" w:rsidP="0069113D">
      <w:pPr>
        <w:pStyle w:val="Heading2"/>
      </w:pPr>
      <w:bookmarkStart w:id="6" w:name="_Toc63111107"/>
      <w:r>
        <w:t>1.2 Tujuan</w:t>
      </w:r>
      <w:bookmarkEnd w:id="6"/>
      <w:r>
        <w:t xml:space="preserve"> </w:t>
      </w:r>
    </w:p>
    <w:p w14:paraId="43ECB3B4" w14:textId="017B9EE4" w:rsidR="00F35CF3" w:rsidRDefault="00487ECB" w:rsidP="00F35CF3">
      <w:r>
        <w:t xml:space="preserve">Tujuan umum dari Praktik Kerja </w:t>
      </w:r>
      <w:r w:rsidR="007A3800">
        <w:t xml:space="preserve">Lapangan </w:t>
      </w:r>
      <w:r>
        <w:t>(PKL) yaitu untuk meningkatkan kemampuan mahasiswa dan mengasah keterampilan teknis (</w:t>
      </w:r>
      <w:r>
        <w:rPr>
          <w:i/>
        </w:rPr>
        <w:t>hard skill</w:t>
      </w:r>
      <w:r>
        <w:t>) maupun nonteknis (</w:t>
      </w:r>
      <w:r>
        <w:rPr>
          <w:i/>
        </w:rPr>
        <w:t>soft skill</w:t>
      </w:r>
      <w:r>
        <w:t>)</w:t>
      </w:r>
      <w:r w:rsidR="0052164E">
        <w:t xml:space="preserve"> di dunia profesional.</w:t>
      </w:r>
    </w:p>
    <w:p w14:paraId="2FC2255B" w14:textId="530B2C9A" w:rsidR="00487ECB" w:rsidRDefault="00487ECB" w:rsidP="00F35CF3">
      <w:r>
        <w:t xml:space="preserve">Tujuan khusus dari kegiatan PKL agar mahasiswa mengimplementasikan </w:t>
      </w:r>
      <w:r w:rsidR="0052164E">
        <w:t xml:space="preserve">pengetahuan </w:t>
      </w:r>
      <w:r w:rsidR="007A3800">
        <w:t xml:space="preserve">di bidang </w:t>
      </w:r>
      <w:r w:rsidR="0052164E">
        <w:t xml:space="preserve">jaringan komputer </w:t>
      </w:r>
      <w:r w:rsidR="00603BB3">
        <w:t xml:space="preserve">mengenai </w:t>
      </w:r>
      <w:r w:rsidR="00603BB3">
        <w:rPr>
          <w:i/>
        </w:rPr>
        <w:t xml:space="preserve">web server, </w:t>
      </w:r>
      <w:r w:rsidR="00603BB3">
        <w:t xml:space="preserve">DHCP, DNS, SSL, dan DBMS </w:t>
      </w:r>
      <w:r w:rsidR="0052164E">
        <w:t xml:space="preserve">dalam membangun infrastruktur </w:t>
      </w:r>
      <w:r w:rsidR="007A3800">
        <w:t xml:space="preserve">sistem pelayanan pendataan masyarakat miskin </w:t>
      </w:r>
      <w:r w:rsidR="0052164E">
        <w:t xml:space="preserve">di </w:t>
      </w:r>
      <w:r w:rsidR="00603BB3">
        <w:t xml:space="preserve">Kantor Desa </w:t>
      </w:r>
      <w:proofErr w:type="spellStart"/>
      <w:r w:rsidR="00603BB3">
        <w:t>Langonsari</w:t>
      </w:r>
      <w:proofErr w:type="spellEnd"/>
      <w:r w:rsidR="0093562E">
        <w:t>, Kabupaten Bandung.</w:t>
      </w:r>
      <w:r w:rsidR="007A3800">
        <w:t xml:space="preserve"> </w:t>
      </w:r>
    </w:p>
    <w:p w14:paraId="2AAA2D8B" w14:textId="5DA1FCC5" w:rsidR="007127DF" w:rsidRDefault="007127DF" w:rsidP="00F35CF3"/>
    <w:p w14:paraId="2A6AF227" w14:textId="77777777" w:rsidR="007127DF" w:rsidRDefault="007127DF" w:rsidP="00F35CF3"/>
    <w:p w14:paraId="6C9574E7" w14:textId="77777777" w:rsidR="00603BB3" w:rsidRDefault="00603BB3" w:rsidP="00F35CF3"/>
    <w:p w14:paraId="5BEC844C" w14:textId="3D49DCAB" w:rsidR="00117445" w:rsidRDefault="00117445">
      <w:pPr>
        <w:spacing w:after="160" w:line="259" w:lineRule="auto"/>
        <w:ind w:firstLine="0"/>
        <w:jc w:val="left"/>
      </w:pPr>
      <w:r>
        <w:br w:type="page"/>
      </w:r>
    </w:p>
    <w:p w14:paraId="2404C8F1" w14:textId="5D85460F" w:rsidR="007D3CF6" w:rsidRDefault="0006787C" w:rsidP="001F75EA">
      <w:pPr>
        <w:pStyle w:val="Heading1"/>
      </w:pPr>
      <w:bookmarkStart w:id="7" w:name="_Toc63111108"/>
      <w:r>
        <w:lastRenderedPageBreak/>
        <w:t>II</w:t>
      </w:r>
      <w:r>
        <w:tab/>
      </w:r>
      <w:r w:rsidR="00117445">
        <w:t>Tinjauan Pustak</w:t>
      </w:r>
      <w:r w:rsidR="00E21932">
        <w:t>a</w:t>
      </w:r>
      <w:bookmarkEnd w:id="7"/>
    </w:p>
    <w:p w14:paraId="25A6C113" w14:textId="11C3C897" w:rsidR="005F21AC" w:rsidRDefault="005F21AC" w:rsidP="00DF52FA">
      <w:r w:rsidRPr="00DF52FA">
        <w:rPr>
          <w:i/>
        </w:rPr>
        <w:t>Server</w:t>
      </w:r>
      <w:r>
        <w:t xml:space="preserve"> </w:t>
      </w:r>
      <w:r w:rsidR="00DF52FA">
        <w:t xml:space="preserve">merupakan sebuah perangkat lunak atau keras yang menerima respons yang dibuat di suatu jaringan. Perangkat yang mengirim permintaan kepada </w:t>
      </w:r>
      <w:r w:rsidR="00DF52FA">
        <w:rPr>
          <w:i/>
        </w:rPr>
        <w:t xml:space="preserve">server </w:t>
      </w:r>
      <w:r w:rsidR="00DF52FA">
        <w:t xml:space="preserve">disebut </w:t>
      </w:r>
      <w:r w:rsidR="00DF52FA">
        <w:rPr>
          <w:i/>
        </w:rPr>
        <w:t>client</w:t>
      </w:r>
      <w:r w:rsidR="00DF52FA">
        <w:t xml:space="preserve">. Kata </w:t>
      </w:r>
      <w:r w:rsidR="00DF52FA">
        <w:rPr>
          <w:i/>
        </w:rPr>
        <w:t xml:space="preserve">server </w:t>
      </w:r>
      <w:r w:rsidR="00DF52FA">
        <w:t xml:space="preserve">sering mengacu pada sebuah sistem komputer yang menerima permintaan dokumen dan mengirim dokumen-dokumen tersebut kembali kepada </w:t>
      </w:r>
      <w:r w:rsidR="00DF52FA">
        <w:rPr>
          <w:i/>
        </w:rPr>
        <w:t>user</w:t>
      </w:r>
      <w:r w:rsidR="00DF52FA">
        <w:t xml:space="preserve"> atau </w:t>
      </w:r>
      <w:r w:rsidR="00DF52FA">
        <w:rPr>
          <w:i/>
        </w:rPr>
        <w:t xml:space="preserve">client </w:t>
      </w:r>
      <w:r w:rsidR="00DF52FA">
        <w:rPr>
          <w:i/>
        </w:rPr>
        <w:fldChar w:fldCharType="begin" w:fldLock="1"/>
      </w:r>
      <w:r w:rsidR="00257791">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DF52FA">
        <w:rPr>
          <w:i/>
        </w:rPr>
        <w:fldChar w:fldCharType="separate"/>
      </w:r>
      <w:r w:rsidR="00DF52FA" w:rsidRPr="00DF52FA">
        <w:rPr>
          <w:noProof/>
        </w:rPr>
        <w:t>(Nurrahman 2020)</w:t>
      </w:r>
      <w:r w:rsidR="00DF52FA">
        <w:rPr>
          <w:i/>
        </w:rPr>
        <w:fldChar w:fldCharType="end"/>
      </w:r>
      <w:r w:rsidR="00DF52FA">
        <w:t xml:space="preserve">. </w:t>
      </w:r>
    </w:p>
    <w:p w14:paraId="4354BB85" w14:textId="65E34F44" w:rsidR="00257791" w:rsidRDefault="00E730A3" w:rsidP="00DF52FA">
      <w:r>
        <w:t xml:space="preserve">Semua komputer dapat bertindak sebagai </w:t>
      </w:r>
      <w:r w:rsidRPr="00E730A3">
        <w:rPr>
          <w:i/>
        </w:rPr>
        <w:t>server</w:t>
      </w:r>
      <w:r>
        <w:rPr>
          <w:i/>
        </w:rPr>
        <w:t xml:space="preserve"> </w:t>
      </w:r>
      <w:r>
        <w:t xml:space="preserve">selama komputer tersebut dipasang sebuah perangkat lunak yang mendukung </w:t>
      </w:r>
      <w:r w:rsidR="0093562E">
        <w:t xml:space="preserve">fungsi </w:t>
      </w:r>
      <w:r>
        <w:t xml:space="preserve">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sidR="00257791">
        <w:rPr>
          <w:i/>
        </w:rPr>
        <w:t xml:space="preserve"> </w:t>
      </w:r>
      <w:r w:rsidR="00257791">
        <w:rPr>
          <w:i/>
        </w:rPr>
        <w:fldChar w:fldCharType="begin" w:fldLock="1"/>
      </w:r>
      <w:r w:rsidR="00350114">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sidR="00257791">
        <w:rPr>
          <w:i/>
        </w:rPr>
        <w:fldChar w:fldCharType="separate"/>
      </w:r>
      <w:r w:rsidR="00257791" w:rsidRPr="00257791">
        <w:rPr>
          <w:noProof/>
        </w:rPr>
        <w:t>(Husen dan Surbakti 2020)</w:t>
      </w:r>
      <w:r w:rsidR="00257791">
        <w:rPr>
          <w:i/>
        </w:rPr>
        <w:fldChar w:fldCharType="end"/>
      </w:r>
      <w:r>
        <w:t xml:space="preserve">. </w:t>
      </w:r>
    </w:p>
    <w:p w14:paraId="4EDB5010" w14:textId="47EF53C6" w:rsidR="00257791" w:rsidRPr="00257791" w:rsidRDefault="00257791" w:rsidP="00DF52FA">
      <w:r>
        <w:t xml:space="preserve">Hal </w:t>
      </w:r>
      <w:r w:rsidR="0093562E">
        <w:t xml:space="preserve">yang </w:t>
      </w:r>
      <w:r>
        <w:t xml:space="preserve">perlu digarisbawahi </w:t>
      </w:r>
      <w:r w:rsidR="0093562E">
        <w:t xml:space="preserve">adalah </w:t>
      </w:r>
      <w:r>
        <w:t xml:space="preserve">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14:paraId="71162274" w14:textId="1F5799A9" w:rsidR="00E730A3" w:rsidRPr="00257791" w:rsidRDefault="00257791" w:rsidP="00DF52FA">
      <w:r>
        <w:t xml:space="preserve">Salah satu sistem operasi yang ditujukan untuk pembangunan sebuah </w:t>
      </w:r>
      <w:r>
        <w:rPr>
          <w:i/>
        </w:rPr>
        <w:t xml:space="preserve">server </w:t>
      </w:r>
      <w:r>
        <w:t xml:space="preserve">yakni Ubuntu Server. Ubuntu Server merupakan salah satu produk </w:t>
      </w:r>
      <w:r w:rsidR="00DF2314" w:rsidRPr="00DF2314">
        <w:rPr>
          <w:i/>
        </w:rPr>
        <w:t>open source</w:t>
      </w:r>
      <w:r w:rsidR="00DF2314">
        <w:t xml:space="preserve"> </w:t>
      </w:r>
      <w:r>
        <w:t>dari Canonical Ltd</w:t>
      </w:r>
      <w:r w:rsidR="00DF2314">
        <w:t>.</w:t>
      </w:r>
      <w:r>
        <w:t xml:space="preserve">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w:t>
      </w:r>
      <w:r w:rsidR="0039176B">
        <w:t xml:space="preserve">tim lain seperti </w:t>
      </w:r>
      <w:r w:rsidR="0039176B" w:rsidRPr="0039176B">
        <w:rPr>
          <w:i/>
        </w:rPr>
        <w:t>back-end developer</w:t>
      </w:r>
      <w:r w:rsidR="0039176B">
        <w:t>.</w:t>
      </w:r>
    </w:p>
    <w:p w14:paraId="479C9523" w14:textId="4DFE78C8" w:rsidR="007D3CF6" w:rsidRDefault="007D3CF6" w:rsidP="007D3CF6">
      <w:pPr>
        <w:pStyle w:val="Heading2"/>
      </w:pPr>
      <w:bookmarkStart w:id="8" w:name="_Toc63111109"/>
      <w:r>
        <w:t xml:space="preserve">2.1 Web </w:t>
      </w:r>
      <w:r w:rsidRPr="007D3CF6">
        <w:t>Server</w:t>
      </w:r>
      <w:bookmarkEnd w:id="8"/>
    </w:p>
    <w:p w14:paraId="32B87592" w14:textId="64DEC315" w:rsidR="007D3CF6" w:rsidRDefault="00132EB3" w:rsidP="0069113D">
      <w:r>
        <w:t xml:space="preserve">Web </w:t>
      </w:r>
      <w:r w:rsidRPr="00132EB3">
        <w:rPr>
          <w:i/>
        </w:rPr>
        <w:t>server</w:t>
      </w:r>
      <w:r>
        <w:t xml:space="preserve"> adalah perangkat lunak yang berperan menerima permintaan (</w:t>
      </w:r>
      <w:r>
        <w:rPr>
          <w:i/>
        </w:rPr>
        <w:t>request</w:t>
      </w:r>
      <w:r>
        <w:t xml:space="preserve">) yang dikirim oleh </w:t>
      </w:r>
      <w:proofErr w:type="spellStart"/>
      <w:r>
        <w:t>peramban</w:t>
      </w:r>
      <w:proofErr w:type="spellEnd"/>
      <w:r>
        <w:t xml:space="preserve"> web kemudian web </w:t>
      </w:r>
      <w:r w:rsidRPr="00132EB3">
        <w:rPr>
          <w:i/>
        </w:rPr>
        <w:t>server</w:t>
      </w:r>
      <w:r>
        <w:rPr>
          <w:i/>
        </w:rPr>
        <w:t xml:space="preserve"> </w:t>
      </w:r>
      <w:r>
        <w:t xml:space="preserve">mengirimkan tanggapan dalam bentuk halaman web. Web </w:t>
      </w:r>
      <w:r w:rsidRPr="00132EB3">
        <w:rPr>
          <w:i/>
        </w:rPr>
        <w:t>server</w:t>
      </w:r>
      <w:r>
        <w:t xml:space="preserve"> </w:t>
      </w:r>
      <w:r w:rsidR="007B6C69">
        <w:t xml:space="preserve">juga </w:t>
      </w:r>
      <w:r>
        <w:t>digunakan untuk menyimpan data seperti dokumen HTML (</w:t>
      </w:r>
      <w:r>
        <w:rPr>
          <w:i/>
        </w:rPr>
        <w:t>Hypertext Markup Language</w:t>
      </w:r>
      <w:r>
        <w:t xml:space="preserve">), gambar, </w:t>
      </w:r>
      <w:r>
        <w:rPr>
          <w:i/>
        </w:rPr>
        <w:t>stylesheet</w:t>
      </w:r>
      <w:r>
        <w:t xml:space="preserve">, dan file </w:t>
      </w:r>
      <w:r>
        <w:rPr>
          <w:i/>
        </w:rPr>
        <w:t>script.</w:t>
      </w:r>
      <w:r w:rsidR="007B6C69">
        <w:t xml:space="preserve"> </w:t>
      </w:r>
      <w:r w:rsidR="008F7CF8">
        <w:t>Protokol bawaan yang digunakan yakni Hypertext Transfer Protocol atau HTTP.</w:t>
      </w:r>
    </w:p>
    <w:p w14:paraId="408B2A3C" w14:textId="6D84D526" w:rsidR="007B6C69" w:rsidRPr="007B6C69" w:rsidRDefault="007B6C69" w:rsidP="0069113D">
      <w:r>
        <w:t xml:space="preserve">Salah satu </w:t>
      </w:r>
      <w:r w:rsidR="00843124">
        <w:t>aplikasi</w:t>
      </w:r>
      <w:r>
        <w:t xml:space="preserve"> yang digunakan untuk menjalan web server adalah Apach</w:t>
      </w:r>
      <w:r w:rsidR="00DF2314">
        <w:t>e</w:t>
      </w:r>
      <w:r>
        <w:t xml:space="preserve">. </w:t>
      </w:r>
      <w:r w:rsidR="00DF2314">
        <w:t xml:space="preserve">Apache memiliki keunggulan dalam segi performa </w:t>
      </w:r>
      <w:r w:rsidR="00350114">
        <w:t>ketika menangani</w:t>
      </w:r>
      <w:r w:rsidR="00DF2314">
        <w:t xml:space="preserve"> dokumen-dokumen berukuran besar (</w:t>
      </w:r>
      <w:r w:rsidR="00DF2314">
        <w:rPr>
          <w:i/>
        </w:rPr>
        <w:t xml:space="preserve">large </w:t>
      </w:r>
      <w:r w:rsidR="00DF2314" w:rsidRPr="00DF2314">
        <w:rPr>
          <w:i/>
        </w:rPr>
        <w:t>files</w:t>
      </w:r>
      <w:r w:rsidR="00DF2314">
        <w:t>).</w:t>
      </w:r>
      <w:r w:rsidR="00350114">
        <w:t xml:space="preserve"> Hal tersebut membuat Apache cocok digunakan untuk</w:t>
      </w:r>
      <w:r w:rsidR="00350114">
        <w:rPr>
          <w:i/>
        </w:rPr>
        <w:t xml:space="preserve"> </w:t>
      </w:r>
      <w:r w:rsidR="00350114">
        <w:t xml:space="preserve">membangun infrastruktur jaringan terutama infrastruktur berbasis web baik skala kecil maupun skala besar </w:t>
      </w:r>
      <w:r w:rsidR="00350114">
        <w:fldChar w:fldCharType="begin" w:fldLock="1"/>
      </w:r>
      <w:r w:rsidR="00350114">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350114">
        <w:fldChar w:fldCharType="separate"/>
      </w:r>
      <w:r w:rsidR="00350114" w:rsidRPr="00350114">
        <w:rPr>
          <w:noProof/>
        </w:rPr>
        <w:t xml:space="preserve">(Jader </w:t>
      </w:r>
      <w:r w:rsidR="00350114" w:rsidRPr="00350114">
        <w:rPr>
          <w:i/>
          <w:noProof/>
        </w:rPr>
        <w:t>et al.</w:t>
      </w:r>
      <w:r w:rsidR="00350114" w:rsidRPr="00350114">
        <w:rPr>
          <w:noProof/>
        </w:rPr>
        <w:t xml:space="preserve"> 2019)</w:t>
      </w:r>
      <w:r w:rsidR="00350114">
        <w:fldChar w:fldCharType="end"/>
      </w:r>
      <w:r w:rsidR="00350114">
        <w:t>.</w:t>
      </w:r>
      <w:r w:rsidR="00DF2314">
        <w:t xml:space="preserve"> </w:t>
      </w:r>
    </w:p>
    <w:p w14:paraId="68F0ABAD" w14:textId="7FD903DB" w:rsidR="007D3CF6" w:rsidRDefault="007D3CF6" w:rsidP="007D3CF6">
      <w:pPr>
        <w:pStyle w:val="Heading2"/>
      </w:pPr>
      <w:bookmarkStart w:id="9" w:name="_Toc63111110"/>
      <w:r>
        <w:t>2.</w:t>
      </w:r>
      <w:r w:rsidR="0069113D">
        <w:t>2</w:t>
      </w:r>
      <w:r>
        <w:t xml:space="preserve"> </w:t>
      </w:r>
      <w:r w:rsidR="0069113D">
        <w:t>D</w:t>
      </w:r>
      <w:r w:rsidR="001F75EA">
        <w:t xml:space="preserve">ynamic </w:t>
      </w:r>
      <w:r w:rsidR="0069113D">
        <w:t>H</w:t>
      </w:r>
      <w:r w:rsidR="001F75EA">
        <w:t xml:space="preserve">ost </w:t>
      </w:r>
      <w:r w:rsidR="0069113D">
        <w:t>C</w:t>
      </w:r>
      <w:r w:rsidR="001F75EA">
        <w:t xml:space="preserve">onfiguration </w:t>
      </w:r>
      <w:r w:rsidR="0069113D">
        <w:t>P</w:t>
      </w:r>
      <w:r w:rsidR="001F75EA">
        <w:t>rotocol</w:t>
      </w:r>
      <w:r w:rsidR="0069113D">
        <w:t xml:space="preserve"> Server</w:t>
      </w:r>
      <w:bookmarkEnd w:id="9"/>
    </w:p>
    <w:p w14:paraId="50CED730" w14:textId="25718D1D" w:rsidR="0069113D" w:rsidRDefault="00350114" w:rsidP="0069113D">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14:paraId="2DD647D2" w14:textId="1F33F220" w:rsidR="00843124" w:rsidRPr="00E937C1" w:rsidRDefault="00F50B2F" w:rsidP="0069113D">
      <w:r>
        <w:t xml:space="preserve">Ubuntu Server versi 14.04 atau lebih tinggi secara </w:t>
      </w:r>
      <w:r>
        <w:rPr>
          <w:i/>
        </w:rPr>
        <w:t xml:space="preserve">default </w:t>
      </w:r>
      <w:r>
        <w:t xml:space="preserve">sudah </w:t>
      </w:r>
      <w:proofErr w:type="spellStart"/>
      <w:r>
        <w:t>memliki</w:t>
      </w:r>
      <w:proofErr w:type="spellEnd"/>
      <w:r>
        <w:t xml:space="preserve"> DHCP </w:t>
      </w:r>
      <w:r w:rsidRPr="00F50B2F">
        <w:rPr>
          <w:i/>
        </w:rPr>
        <w:t>server</w:t>
      </w:r>
      <w:r>
        <w:rPr>
          <w:i/>
        </w:rPr>
        <w:t xml:space="preserve">. </w:t>
      </w:r>
      <w:r w:rsidR="00E937C1">
        <w:t xml:space="preserve">DHCP </w:t>
      </w:r>
      <w:r w:rsidR="00E937C1">
        <w:rPr>
          <w:i/>
        </w:rPr>
        <w:t xml:space="preserve">server </w:t>
      </w:r>
      <w:r w:rsidR="00E937C1">
        <w:t xml:space="preserve">yang sudah terpasang di Ubuntu Server harus </w:t>
      </w:r>
      <w:r w:rsidR="00E937C1">
        <w:lastRenderedPageBreak/>
        <w:t xml:space="preserve">dikonfigurasi agar dapat berfungsi dan menyebarkan IP ke DHCP </w:t>
      </w:r>
      <w:r w:rsidR="00E937C1">
        <w:rPr>
          <w:i/>
        </w:rPr>
        <w:t>client</w:t>
      </w:r>
      <w:r w:rsidR="00E937C1">
        <w:t xml:space="preserve">. Tentukan juga </w:t>
      </w:r>
      <w:r w:rsidR="00E937C1">
        <w:rPr>
          <w:i/>
        </w:rPr>
        <w:t xml:space="preserve">range </w:t>
      </w:r>
      <w:r w:rsidR="00E937C1" w:rsidRPr="00E937C1">
        <w:t>IP</w:t>
      </w:r>
      <w:r w:rsidR="00E937C1">
        <w:t xml:space="preserve"> yang dapat digunakan sesuai kebutuhan infrastruktur </w:t>
      </w:r>
      <w:r w:rsidR="00E937C1">
        <w:fldChar w:fldCharType="begin" w:fldLock="1"/>
      </w:r>
      <w:r w:rsidR="0009749C">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rsidR="00E937C1">
        <w:fldChar w:fldCharType="separate"/>
      </w:r>
      <w:r w:rsidR="00E937C1" w:rsidRPr="00E937C1">
        <w:rPr>
          <w:noProof/>
        </w:rPr>
        <w:t>(Gunawan 2005)</w:t>
      </w:r>
      <w:r w:rsidR="00E937C1">
        <w:fldChar w:fldCharType="end"/>
      </w:r>
      <w:r w:rsidR="00E937C1">
        <w:t xml:space="preserve">. </w:t>
      </w:r>
    </w:p>
    <w:p w14:paraId="2E714539" w14:textId="65BF5F6B" w:rsidR="0069113D" w:rsidRDefault="0069113D" w:rsidP="0069113D">
      <w:pPr>
        <w:pStyle w:val="Heading2"/>
      </w:pPr>
      <w:bookmarkStart w:id="10" w:name="_Toc63111111"/>
      <w:r>
        <w:t>2.3 D</w:t>
      </w:r>
      <w:r w:rsidR="001F75EA">
        <w:t xml:space="preserve">omain </w:t>
      </w:r>
      <w:r>
        <w:t>N</w:t>
      </w:r>
      <w:r w:rsidR="001F75EA">
        <w:t xml:space="preserve">ame </w:t>
      </w:r>
      <w:r>
        <w:t>S</w:t>
      </w:r>
      <w:r w:rsidR="001F75EA">
        <w:t>ystem</w:t>
      </w:r>
      <w:r>
        <w:t xml:space="preserve"> Server</w:t>
      </w:r>
      <w:bookmarkEnd w:id="10"/>
    </w:p>
    <w:p w14:paraId="3B0F147C" w14:textId="6137FEC4" w:rsidR="0069113D" w:rsidRPr="0009749C" w:rsidRDefault="0057711A" w:rsidP="0057711A">
      <w:r>
        <w:t xml:space="preserve">Domain Name System (DNS) adalah </w:t>
      </w:r>
      <w:r w:rsidR="0009749C">
        <w:t>sistem</w:t>
      </w:r>
      <w:r>
        <w:t xml:space="preserve"> yang menerjemahkan IP </w:t>
      </w:r>
      <w:r w:rsidRPr="0057711A">
        <w:rPr>
          <w:i/>
        </w:rPr>
        <w:t>address</w:t>
      </w:r>
      <w:r>
        <w:t xml:space="preserve"> menjadi </w:t>
      </w:r>
      <w:r w:rsidR="0009749C">
        <w:t xml:space="preserve">nama </w:t>
      </w:r>
      <w:r w:rsidR="0009749C" w:rsidRPr="0009749C">
        <w:rPr>
          <w:i/>
        </w:rPr>
        <w:t>host</w:t>
      </w:r>
      <w:r>
        <w:t>. DNS digunakan untuk mempermudah mengakses sebuah komputer dalam jaringan internet atau intranet dengan hanya menuliskan nama host tersebu</w:t>
      </w:r>
      <w:r w:rsidR="0009749C">
        <w:t xml:space="preserve">t </w:t>
      </w:r>
      <w:r w:rsidR="0009749C">
        <w:fldChar w:fldCharType="begin" w:fldLock="1"/>
      </w:r>
      <w:r w:rsidR="004C3EAF">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rsidR="0009749C">
        <w:fldChar w:fldCharType="separate"/>
      </w:r>
      <w:r w:rsidR="0009749C" w:rsidRPr="0009749C">
        <w:rPr>
          <w:noProof/>
        </w:rPr>
        <w:t>(Akis dan Pebriyanto 2013)</w:t>
      </w:r>
      <w:r w:rsidR="0009749C">
        <w:fldChar w:fldCharType="end"/>
      </w:r>
      <w:r>
        <w:t>.</w:t>
      </w:r>
      <w:r w:rsidR="0009749C">
        <w:t xml:space="preserve"> DNS server adalah perangkat lunak yang menerjemahkan IP </w:t>
      </w:r>
      <w:r w:rsidR="0009749C" w:rsidRPr="0009749C">
        <w:rPr>
          <w:i/>
        </w:rPr>
        <w:t>address</w:t>
      </w:r>
      <w:r w:rsidR="0009749C">
        <w:rPr>
          <w:i/>
        </w:rPr>
        <w:t xml:space="preserve"> </w:t>
      </w:r>
      <w:r w:rsidR="0009749C">
        <w:t xml:space="preserve">menjadi </w:t>
      </w:r>
      <w:r w:rsidR="0009749C">
        <w:rPr>
          <w:i/>
        </w:rPr>
        <w:t>hostname</w:t>
      </w:r>
      <w:r w:rsidR="0009749C">
        <w:t>.</w:t>
      </w:r>
    </w:p>
    <w:p w14:paraId="691FF5CB" w14:textId="743291C6" w:rsidR="0069113D" w:rsidRDefault="0069113D" w:rsidP="0069113D">
      <w:pPr>
        <w:pStyle w:val="Heading2"/>
      </w:pPr>
      <w:bookmarkStart w:id="11" w:name="_Toc63111112"/>
      <w:r>
        <w:t>2.</w:t>
      </w:r>
      <w:r w:rsidR="007B6C69">
        <w:t>4</w:t>
      </w:r>
      <w:r>
        <w:t xml:space="preserve"> </w:t>
      </w:r>
      <w:r w:rsidR="001F75EA">
        <w:t>Database</w:t>
      </w:r>
      <w:bookmarkEnd w:id="11"/>
    </w:p>
    <w:p w14:paraId="7E6255FC" w14:textId="048BF363" w:rsidR="0069113D" w:rsidRPr="00AD4FB7" w:rsidRDefault="004C3EAF" w:rsidP="0069113D">
      <w:r>
        <w:t>Situs resmi Oracle Inc menyatakan bahwa: “</w:t>
      </w:r>
      <w:r w:rsidR="005C6A30" w:rsidRPr="00AD4FB7">
        <w:rPr>
          <w:i/>
        </w:rPr>
        <w:t>Database</w:t>
      </w:r>
      <w:r w:rsidR="005C6A30">
        <w:t xml:space="preserve"> merupakan </w:t>
      </w:r>
      <w:r w:rsidR="00AD4FB7">
        <w:t>suatu kumpulan informasi atau data yang terorganisasi dan tersimpan di sistem komputer.</w:t>
      </w:r>
      <w:r>
        <w:t>”</w:t>
      </w:r>
      <w:r w:rsidR="00AD4FB7">
        <w:t xml:space="preserve"> Sebuah database biasanya dikontrol oleh suatu </w:t>
      </w:r>
      <w:r w:rsidR="00AD4FB7" w:rsidRPr="00AD4FB7">
        <w:rPr>
          <w:i/>
        </w:rPr>
        <w:t>Database Management System</w:t>
      </w:r>
      <w:r w:rsidR="00AD4FB7">
        <w:rPr>
          <w:i/>
        </w:rPr>
        <w:t xml:space="preserve"> </w:t>
      </w:r>
      <w:r w:rsidR="00AD4FB7">
        <w:t xml:space="preserve">(DBMS). </w:t>
      </w:r>
      <w:r w:rsidR="00AD4FB7" w:rsidRPr="00AD4FB7">
        <w:rPr>
          <w:i/>
        </w:rPr>
        <w:t>Database</w:t>
      </w:r>
      <w:r w:rsidR="00AD4FB7">
        <w:t xml:space="preserve"> berperan penting dalam sebuah infrastruktur jaringan berbasis web untuk menyimpan informasi secara permanen</w:t>
      </w:r>
      <w:r>
        <w:t xml:space="preserve"> </w:t>
      </w:r>
      <w:r>
        <w:fldChar w:fldCharType="begin" w:fldLock="1"/>
      </w:r>
      <w:r w:rsidR="008F52E0">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rsidR="00AD4FB7">
        <w:t>.</w:t>
      </w:r>
    </w:p>
    <w:p w14:paraId="48F2BBEF" w14:textId="146B0C26" w:rsidR="007B6C69" w:rsidRDefault="007B6C69" w:rsidP="007B6C69">
      <w:pPr>
        <w:pStyle w:val="Heading2"/>
      </w:pPr>
      <w:bookmarkStart w:id="12" w:name="_Toc63111113"/>
      <w:r>
        <w:t>2.5 Secure Socket Layer</w:t>
      </w:r>
      <w:bookmarkEnd w:id="12"/>
    </w:p>
    <w:p w14:paraId="23209A31" w14:textId="7B7B38F6" w:rsidR="007B6C69" w:rsidRPr="004C3EAF" w:rsidRDefault="004C3EAF" w:rsidP="007B6C69">
      <w:r>
        <w:t xml:space="preserve">Secure Socket Layer atau SSL merupakan jenis keamanan digital yang mengenkripsi komunikasi antara website dengan browser. SSL dapat dipasangkan pada web </w:t>
      </w:r>
      <w:r w:rsidRPr="004C3EAF">
        <w:rPr>
          <w:i/>
        </w:rPr>
        <w:t>server</w:t>
      </w:r>
      <w:r>
        <w:rPr>
          <w:i/>
        </w:rPr>
        <w:t xml:space="preserve"> </w:t>
      </w:r>
      <w:r>
        <w:t xml:space="preserve">Apache. </w:t>
      </w:r>
      <w:r w:rsidR="008F7CF8">
        <w:t>Jika w</w:t>
      </w:r>
      <w:r>
        <w:t>eb server dipasangi SSL</w:t>
      </w:r>
      <w:r w:rsidR="008F7CF8">
        <w:t>, website yang dipasang di infrastruktur tersebut</w:t>
      </w:r>
      <w:r>
        <w:t xml:space="preserve"> </w:t>
      </w:r>
      <w:r w:rsidR="008F7CF8">
        <w:t>bisa diakses melalui protokol HTTPS (</w:t>
      </w:r>
      <w:r w:rsidR="008F7CF8" w:rsidRPr="008F7CF8">
        <w:rPr>
          <w:i/>
        </w:rPr>
        <w:t>Hypertext Transfer Protocol Secure</w:t>
      </w:r>
      <w:r w:rsidR="008F7CF8">
        <w:t>)</w:t>
      </w:r>
      <w:r w:rsidR="008F52E0">
        <w:t xml:space="preserve"> </w:t>
      </w:r>
      <w:r w:rsidR="008F52E0">
        <w:fldChar w:fldCharType="begin" w:fldLock="1"/>
      </w:r>
      <w:r w:rsidR="00155A3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8F52E0">
        <w:fldChar w:fldCharType="separate"/>
      </w:r>
      <w:r w:rsidR="008F52E0" w:rsidRPr="008F52E0">
        <w:rPr>
          <w:noProof/>
        </w:rPr>
        <w:t xml:space="preserve">(Jader </w:t>
      </w:r>
      <w:r w:rsidR="008F52E0" w:rsidRPr="008F52E0">
        <w:rPr>
          <w:i/>
          <w:noProof/>
        </w:rPr>
        <w:t>et al.</w:t>
      </w:r>
      <w:r w:rsidR="008F52E0" w:rsidRPr="008F52E0">
        <w:rPr>
          <w:noProof/>
        </w:rPr>
        <w:t xml:space="preserve"> 2019)</w:t>
      </w:r>
      <w:r w:rsidR="008F52E0">
        <w:fldChar w:fldCharType="end"/>
      </w:r>
      <w:r w:rsidR="008F7CF8">
        <w:t>.</w:t>
      </w:r>
    </w:p>
    <w:p w14:paraId="1958D773" w14:textId="4F494541" w:rsidR="007B6C69" w:rsidRDefault="007B6C69" w:rsidP="007B6C69">
      <w:pPr>
        <w:ind w:firstLine="0"/>
      </w:pPr>
    </w:p>
    <w:p w14:paraId="3FCEFABB" w14:textId="0275AA49" w:rsidR="001F75EA" w:rsidRDefault="001F75EA" w:rsidP="0069113D"/>
    <w:p w14:paraId="77125788" w14:textId="15B4F246" w:rsidR="001F75EA" w:rsidRDefault="001F75EA">
      <w:pPr>
        <w:spacing w:after="160" w:line="259" w:lineRule="auto"/>
        <w:ind w:firstLine="0"/>
        <w:jc w:val="left"/>
      </w:pPr>
      <w:r>
        <w:br w:type="page"/>
      </w:r>
    </w:p>
    <w:p w14:paraId="59BF2731" w14:textId="542EFABC" w:rsidR="001F75EA" w:rsidRDefault="0006787C" w:rsidP="001F75EA">
      <w:pPr>
        <w:pStyle w:val="Heading1"/>
      </w:pPr>
      <w:bookmarkStart w:id="13" w:name="_Toc63111114"/>
      <w:r>
        <w:lastRenderedPageBreak/>
        <w:t>III</w:t>
      </w:r>
      <w:r>
        <w:tab/>
      </w:r>
      <w:r w:rsidR="001F75EA">
        <w:t xml:space="preserve">Metode praktik </w:t>
      </w:r>
      <w:r w:rsidR="004B425E">
        <w:t>Kerja Lapangan</w:t>
      </w:r>
      <w:bookmarkEnd w:id="13"/>
    </w:p>
    <w:p w14:paraId="5E210E55" w14:textId="4344EEF1" w:rsidR="001F75EA" w:rsidRDefault="001F75EA" w:rsidP="001F75EA">
      <w:pPr>
        <w:pStyle w:val="Heading2"/>
      </w:pPr>
      <w:bookmarkStart w:id="14" w:name="_Toc63111115"/>
      <w:r>
        <w:t>3.1 Tempat</w:t>
      </w:r>
      <w:r w:rsidR="004B425E">
        <w:t xml:space="preserve"> dan Waktu</w:t>
      </w:r>
      <w:bookmarkEnd w:id="14"/>
    </w:p>
    <w:p w14:paraId="3F83C98F" w14:textId="5EF2C862" w:rsidR="001F75EA" w:rsidRDefault="004B425E" w:rsidP="001F75EA">
      <w:r>
        <w:t xml:space="preserve">Kegiatan Praktik Kerja Lapangan (PKL) akan dilaksanakan di Kantor Desa </w:t>
      </w:r>
      <w:proofErr w:type="spellStart"/>
      <w:r>
        <w:t>Langonsari</w:t>
      </w:r>
      <w:proofErr w:type="spellEnd"/>
      <w:r>
        <w:t>, Kecamatan Pameungpeuk, Kabupaten Bandung dari tanggal 1 Februari</w:t>
      </w:r>
      <w:r w:rsidR="006B19F9">
        <w:t xml:space="preserve"> </w:t>
      </w:r>
      <w:r>
        <w:t>–</w:t>
      </w:r>
      <w:r w:rsidR="006B19F9">
        <w:t xml:space="preserve"> </w:t>
      </w:r>
      <w:r>
        <w:t>8 April 2021.</w:t>
      </w:r>
    </w:p>
    <w:p w14:paraId="01156CA6" w14:textId="3B0A4E39" w:rsidR="001F75EA" w:rsidRDefault="001F75EA" w:rsidP="001F75EA">
      <w:pPr>
        <w:pStyle w:val="Heading2"/>
      </w:pPr>
      <w:bookmarkStart w:id="15" w:name="_Toc63111116"/>
      <w:r>
        <w:t>3.2 Metode Pelaksanaan</w:t>
      </w:r>
      <w:bookmarkEnd w:id="15"/>
    </w:p>
    <w:p w14:paraId="347E4B4E" w14:textId="06D44691" w:rsidR="004B425E" w:rsidRDefault="004B425E" w:rsidP="001F75EA">
      <w:r>
        <w:t xml:space="preserve">Kegiatan PKL di Kantor Desa </w:t>
      </w:r>
      <w:proofErr w:type="spellStart"/>
      <w:r>
        <w:t>Langonsari</w:t>
      </w:r>
      <w:proofErr w:type="spellEnd"/>
      <w:r>
        <w:t xml:space="preserve"> </w:t>
      </w:r>
      <w:r w:rsidR="00D07495">
        <w:t xml:space="preserve">(KDS) </w:t>
      </w:r>
      <w:r>
        <w:t xml:space="preserve">akan dilakukan secara </w:t>
      </w:r>
      <w:r w:rsidR="008203F7">
        <w:t>langsung di kantor</w:t>
      </w:r>
      <w:r w:rsidR="006C7FDC">
        <w:t xml:space="preserve">. Jam masuk dan pulang kerja serta hari kerja mengikuti aturan dari Kantor Desa </w:t>
      </w:r>
      <w:proofErr w:type="spellStart"/>
      <w:r w:rsidR="006C7FDC">
        <w:t>Langonsari</w:t>
      </w:r>
      <w:proofErr w:type="spellEnd"/>
      <w:r w:rsidR="006C7FDC">
        <w:t xml:space="preserve">. Mahasiswa mengisi formulir kehadiran dan jurnal harian setiap hari. </w:t>
      </w:r>
    </w:p>
    <w:p w14:paraId="28E538FC" w14:textId="0D15D933" w:rsidR="006C7FDC" w:rsidRDefault="006C7FDC" w:rsidP="001F75EA">
      <w:r>
        <w:t xml:space="preserve">Pekan pertama </w:t>
      </w:r>
      <w:r w:rsidR="00782088">
        <w:t xml:space="preserve">mahasiswa menjalani masa perkenalan dengan lingkungan </w:t>
      </w:r>
      <w:r w:rsidR="00D07495">
        <w:t>KDS</w:t>
      </w:r>
      <w:r w:rsidR="00640017">
        <w:t xml:space="preserve">. Mahasiswa diperkenalkan oleh pembimbing lapangan kepada </w:t>
      </w:r>
      <w:r w:rsidR="00D07495">
        <w:t xml:space="preserve">pimpinan maupun </w:t>
      </w:r>
      <w:r w:rsidR="00640017">
        <w:t>staf</w:t>
      </w:r>
      <w:r w:rsidR="00D07495">
        <w:t xml:space="preserve"> yang bertugas di KDS. Keluaran pada pekan pertama mahasiswa diharapkan mengenal lingkungan KDS agar kegiatan PKL berjalan dengan lancar.</w:t>
      </w:r>
    </w:p>
    <w:p w14:paraId="1A3A3C37" w14:textId="36C6058B" w:rsidR="00D07495" w:rsidRDefault="00D07495" w:rsidP="001F75EA">
      <w:r>
        <w:t xml:space="preserve">Pekan kedua mahasiswa </w:t>
      </w:r>
      <w:r w:rsidR="001527D8">
        <w:t>menyusun perencanaan kerja selama kegiatan PKL berlangsung. Rencana kerja yang dibuat pada pekan kedua ini ditujukan agar kegiatan PKL di KDS yang dijalani oleh mahasiswa lebih terarah. Rencana kerja ini dapat bersifat teknis dan nonteknis.</w:t>
      </w:r>
    </w:p>
    <w:p w14:paraId="65CF803B" w14:textId="6A07B466" w:rsidR="001527D8" w:rsidRDefault="001527D8" w:rsidP="001F75EA">
      <w:r>
        <w:t xml:space="preserve">Pekan ketiga mahasiswa mengumpulkan data mengenai potensi yang sudah ada di KDS. Contoh potensi-potensi tersebut seperti infrastruktur yang sudah ada, jaringan </w:t>
      </w:r>
    </w:p>
    <w:p w14:paraId="6A1E810A" w14:textId="57D2FBA6" w:rsidR="001527D8" w:rsidRDefault="001527D8" w:rsidP="001F75EA">
      <w:r>
        <w:t xml:space="preserve">Pekan keempat mahasiswa mengumpulkan data yang mendukung untuk pembangunan </w:t>
      </w:r>
      <w:r w:rsidR="00EA124B">
        <w:t xml:space="preserve">infrastruktur sistem pelayanan pendataan masyarakat miskin di Desa </w:t>
      </w:r>
      <w:proofErr w:type="spellStart"/>
      <w:r w:rsidR="00EA124B">
        <w:t>Langonsari</w:t>
      </w:r>
      <w:proofErr w:type="spellEnd"/>
      <w:r w:rsidR="00EA124B">
        <w:t xml:space="preserve">. </w:t>
      </w:r>
    </w:p>
    <w:p w14:paraId="0DEEA690" w14:textId="594FD349" w:rsidR="005C21A3" w:rsidRDefault="00EA124B" w:rsidP="005C21A3">
      <w:r>
        <w:t xml:space="preserve">Pekan kelima hingga pekan ketujuh mahasiswa </w:t>
      </w:r>
      <w:r w:rsidR="00DA4884">
        <w:t xml:space="preserve">mulai </w:t>
      </w:r>
      <w:r w:rsidR="005C21A3">
        <w:t>membangun infrastruktur sistem pelayanan pendataan masyarakat miskin di KDS. Data yang digunakan dalam proses pembangunan infrastruktur tersebut didapatkan pada pekan ketiga dan keempat.</w:t>
      </w:r>
    </w:p>
    <w:p w14:paraId="666983A4" w14:textId="42FD01E1" w:rsidR="005C21A3" w:rsidRDefault="005C21A3" w:rsidP="005C21A3">
      <w: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14:paraId="7F3DF398" w14:textId="112E892E" w:rsidR="005C21A3" w:rsidRDefault="005C21A3" w:rsidP="005C21A3">
      <w:r>
        <w:t>Pekan kesembilan dan kesepuluh mahasiswa menulis laporan PKL serta Tugas Akhir (TA) yang akan disampaikan pada seminar dan sidang TA.</w:t>
      </w:r>
    </w:p>
    <w:p w14:paraId="0174F4C4" w14:textId="77777777" w:rsidR="001F75EA" w:rsidRDefault="001F75EA" w:rsidP="001F75EA">
      <w:pPr>
        <w:pStyle w:val="Heading2"/>
      </w:pPr>
      <w:bookmarkStart w:id="16" w:name="_Toc63111117"/>
      <w:r>
        <w:t>3.3 Metode Pengamatan dan Pengambilan Data</w:t>
      </w:r>
      <w:bookmarkEnd w:id="16"/>
    </w:p>
    <w:p w14:paraId="14DDD1E3" w14:textId="3C8BE8BE" w:rsidR="006B19F9" w:rsidRDefault="004B425E" w:rsidP="006B19F9">
      <w:r>
        <w:t xml:space="preserve">Metode pengambilan dan pengumpulan data diperoleh dari data primer dan sekunder. Data primer merupakan data yang diperoleh secara langsung melalui pengamatan langsung di lapangan berupa hasil diskusi mau wawancara dengan staf Kantor Desa </w:t>
      </w:r>
      <w:proofErr w:type="spellStart"/>
      <w:r>
        <w:t>Langonsari</w:t>
      </w:r>
      <w:proofErr w:type="spellEnd"/>
      <w:r>
        <w:t xml:space="preserve">. Data primer yang akan diambil dan dikaji oleh penulis dalam kegiatan PKL pembangunan infrastruktur pelayanan </w:t>
      </w:r>
      <w:r w:rsidR="00A775BB">
        <w:t xml:space="preserve">pendataan </w:t>
      </w:r>
      <w:r>
        <w:t xml:space="preserve">masyarakat </w:t>
      </w:r>
      <w:r w:rsidR="00A775BB">
        <w:t xml:space="preserve">miskin </w:t>
      </w:r>
      <w:r w:rsidR="006B19F9">
        <w:t xml:space="preserve">di Kantor Desa </w:t>
      </w:r>
      <w:proofErr w:type="spellStart"/>
      <w:r w:rsidR="006B19F9">
        <w:t>Langonsari</w:t>
      </w:r>
      <w:proofErr w:type="spellEnd"/>
      <w:r w:rsidR="006B19F9">
        <w:t xml:space="preserve"> antara lain sebagai berikut:</w:t>
      </w:r>
    </w:p>
    <w:p w14:paraId="4189E6A3" w14:textId="7C09833F" w:rsidR="002B7EE5" w:rsidRDefault="002B7EE5" w:rsidP="002B7EE5">
      <w:pPr>
        <w:pStyle w:val="ListParagraph"/>
        <w:numPr>
          <w:ilvl w:val="0"/>
          <w:numId w:val="3"/>
        </w:numPr>
      </w:pPr>
      <w:r>
        <w:t>Lembaga-lembaga yang berada di bawah naungan Pemerintah Desa.</w:t>
      </w:r>
    </w:p>
    <w:p w14:paraId="5C8EB1A7" w14:textId="5E6C96D1" w:rsidR="002B7EE5" w:rsidRDefault="002B7EE5" w:rsidP="00A775BB">
      <w:pPr>
        <w:pStyle w:val="ListParagraph"/>
        <w:numPr>
          <w:ilvl w:val="0"/>
          <w:numId w:val="3"/>
        </w:numPr>
      </w:pPr>
      <w:r>
        <w:lastRenderedPageBreak/>
        <w:t xml:space="preserve">Jumlah penduduk Desa </w:t>
      </w:r>
      <w:proofErr w:type="spellStart"/>
      <w:r>
        <w:t>Langonsari</w:t>
      </w:r>
      <w:proofErr w:type="spellEnd"/>
      <w:r>
        <w:t xml:space="preserve"> berdasarkan usia, tingkat pendidikan, dan pendapatan/penghasilan.</w:t>
      </w:r>
    </w:p>
    <w:p w14:paraId="7A0662AE" w14:textId="4AFD6A30" w:rsidR="002B7EE5" w:rsidRDefault="002B7EE5" w:rsidP="002B7EE5">
      <w:pPr>
        <w:pStyle w:val="ListParagraph"/>
        <w:numPr>
          <w:ilvl w:val="0"/>
          <w:numId w:val="3"/>
        </w:numPr>
      </w:pPr>
      <w:r>
        <w:t xml:space="preserve">Infrastruktur jaringan yang ada di Kantor Desa </w:t>
      </w:r>
      <w:proofErr w:type="spellStart"/>
      <w:r>
        <w:t>Langonsari</w:t>
      </w:r>
      <w:proofErr w:type="spellEnd"/>
      <w:r>
        <w:t xml:space="preserve"> jika akan maupun sudah dibangun.</w:t>
      </w:r>
    </w:p>
    <w:p w14:paraId="76DF9A89" w14:textId="436DB04A" w:rsidR="00A775BB" w:rsidRDefault="00A775BB" w:rsidP="002B7EE5">
      <w:pPr>
        <w:pStyle w:val="ListParagraph"/>
        <w:numPr>
          <w:ilvl w:val="0"/>
          <w:numId w:val="3"/>
        </w:numPr>
      </w:pPr>
      <w:r>
        <w:t xml:space="preserve">Rata-rata jam </w:t>
      </w:r>
      <w:r w:rsidR="00CD2351">
        <w:t>sibuk kantor</w:t>
      </w:r>
    </w:p>
    <w:p w14:paraId="6210ED28" w14:textId="61A013D1" w:rsidR="0093562E" w:rsidRDefault="0093562E" w:rsidP="002B7EE5">
      <w:pPr>
        <w:pStyle w:val="ListParagraph"/>
        <w:numPr>
          <w:ilvl w:val="0"/>
          <w:numId w:val="3"/>
        </w:numPr>
      </w:pPr>
      <w:r>
        <w:t xml:space="preserve">Jenis-jenis layanan yang ada di Kantor Desa </w:t>
      </w:r>
      <w:proofErr w:type="spellStart"/>
      <w:r>
        <w:t>Langonsari</w:t>
      </w:r>
      <w:proofErr w:type="spellEnd"/>
      <w:r>
        <w:t xml:space="preserve"> serta </w:t>
      </w:r>
      <w:r w:rsidR="002318E5">
        <w:t xml:space="preserve">jumlah </w:t>
      </w:r>
      <w:r w:rsidR="002318E5">
        <w:t xml:space="preserve">masyarakat </w:t>
      </w:r>
      <w:r w:rsidR="002318E5">
        <w:t>per periode tertentu yang menggunakan layanan-layanan tersebut.</w:t>
      </w:r>
    </w:p>
    <w:p w14:paraId="1174B3EF" w14:textId="3B3586BD" w:rsidR="002B7EE5" w:rsidRDefault="002B7EE5" w:rsidP="002B7EE5">
      <w:pPr>
        <w:pStyle w:val="ListParagraph"/>
        <w:numPr>
          <w:ilvl w:val="0"/>
          <w:numId w:val="3"/>
        </w:numPr>
      </w:pPr>
      <w:r>
        <w:t>Jumlah rata-rata harian</w:t>
      </w:r>
      <w:r w:rsidR="00CD2351">
        <w:t>, mingguan, atau bulanan</w:t>
      </w:r>
      <w:r>
        <w:t xml:space="preserve"> masyarakat mengurus keperluan </w:t>
      </w:r>
      <w:r w:rsidR="00A775BB">
        <w:t>pengajuan surat keterangan tidak mampu (SKTM)</w:t>
      </w:r>
      <w:r w:rsidR="00CD2351">
        <w:t xml:space="preserve"> di kantor desa</w:t>
      </w:r>
      <w:r w:rsidR="00A775BB">
        <w:t>.</w:t>
      </w:r>
    </w:p>
    <w:p w14:paraId="5D238E4C" w14:textId="5F4D350B" w:rsidR="0026502C" w:rsidRDefault="00A775BB" w:rsidP="0026502C">
      <w:r>
        <w:t>D</w:t>
      </w:r>
      <w:r w:rsidR="0026502C">
        <w:t>ata sekunder adalah data yang diperoleh dari studi literatur ilmiah yang bersumber dari buku, jurnal, tesis, maupun penelitian yang pernah ditulis dan dipublikasi.</w:t>
      </w:r>
    </w:p>
    <w:p w14:paraId="6D7F2B17" w14:textId="6AD8A119" w:rsidR="001F75EA" w:rsidRDefault="001F75EA" w:rsidP="001F75EA">
      <w:pPr>
        <w:pStyle w:val="Heading2"/>
      </w:pPr>
      <w:bookmarkStart w:id="17" w:name="_Toc63111118"/>
      <w:r>
        <w:t>3.4 Pelaporan</w:t>
      </w:r>
      <w:bookmarkEnd w:id="17"/>
    </w:p>
    <w:p w14:paraId="5B705AF6" w14:textId="595B8C79" w:rsidR="0026502C" w:rsidRPr="00892759" w:rsidRDefault="0026502C" w:rsidP="0026502C">
      <w:pPr>
        <w:rPr>
          <w:rFonts w:cs="Times New Roman"/>
        </w:rPr>
      </w:pPr>
      <w:r>
        <w:t xml:space="preserve">Kegiatan PKL yang dilakukan akan dilaporkan dalam bentuk jurnal harian dan laporan mingguan kepada pembimbing lapangan. Pelaporan jurnal bertujuan untuk memantau kegiatan penulis selama di lokasi PKL. </w:t>
      </w:r>
      <w:r>
        <w:rPr>
          <w:rFonts w:cs="Times New Roman"/>
        </w:rPr>
        <w:t>Laporan kegiatan ditulis dalam bentuk laporan Tugas Akhir (TA), disampaikan pada seminar dan ujian Tugas Akhir.</w:t>
      </w:r>
    </w:p>
    <w:p w14:paraId="13A91C5E" w14:textId="1390220D" w:rsidR="001F75EA" w:rsidRDefault="001F75EA" w:rsidP="001F75EA"/>
    <w:p w14:paraId="75787916" w14:textId="46879E20" w:rsidR="001F75EA" w:rsidRDefault="001F75EA">
      <w:pPr>
        <w:spacing w:after="160" w:line="259" w:lineRule="auto"/>
        <w:ind w:firstLine="0"/>
        <w:jc w:val="left"/>
      </w:pPr>
      <w:r>
        <w:br w:type="page"/>
      </w:r>
    </w:p>
    <w:p w14:paraId="5BCA016C" w14:textId="731862CB" w:rsidR="001F75EA" w:rsidRDefault="0006787C" w:rsidP="001F75EA">
      <w:pPr>
        <w:pStyle w:val="Heading1"/>
      </w:pPr>
      <w:bookmarkStart w:id="18" w:name="_Toc63111119"/>
      <w:r>
        <w:lastRenderedPageBreak/>
        <w:t>IV</w:t>
      </w:r>
      <w:r>
        <w:tab/>
      </w:r>
      <w:r w:rsidR="001F75EA">
        <w:t>Rencana Kegiatan PKL</w:t>
      </w:r>
      <w:bookmarkEnd w:id="18"/>
    </w:p>
    <w:p w14:paraId="66042F7B" w14:textId="70D54554" w:rsidR="0026502C" w:rsidRDefault="0026502C" w:rsidP="00CD2351">
      <w:r>
        <w:t xml:space="preserve">Kegiatan PKL akan dilaksanakan di Kantor Desa </w:t>
      </w:r>
      <w:proofErr w:type="spellStart"/>
      <w:r>
        <w:t>Langonsari</w:t>
      </w:r>
      <w:proofErr w:type="spellEnd"/>
      <w:r>
        <w:t>, Kecamatan Pameungpeuk, Kabupaten Bandung. Jadwal kegiatan tercantum pada Tabel</w:t>
      </w:r>
      <w:r w:rsidR="00A20967">
        <w:t xml:space="preserve"> </w:t>
      </w:r>
      <w:r w:rsidR="00A9254F">
        <w:t>1</w:t>
      </w:r>
      <w:r w:rsidR="00A20967">
        <w:t>.</w:t>
      </w:r>
    </w:p>
    <w:p w14:paraId="7372AAAA" w14:textId="60419348" w:rsidR="00A9254F" w:rsidRDefault="00A9254F" w:rsidP="00A9254F">
      <w:pPr>
        <w:pStyle w:val="Caption"/>
        <w:keepNext/>
      </w:pPr>
      <w:bookmarkStart w:id="19" w:name="_Toc63110875"/>
      <w:r>
        <w:t xml:space="preserve">Tabel </w:t>
      </w:r>
      <w:r w:rsidR="00410CA2">
        <w:rPr>
          <w:noProof/>
        </w:rPr>
        <w:fldChar w:fldCharType="begin"/>
      </w:r>
      <w:r w:rsidR="00410CA2">
        <w:rPr>
          <w:noProof/>
        </w:rPr>
        <w:instrText xml:space="preserve"> SEQ Tabel \* ARABIC </w:instrText>
      </w:r>
      <w:r w:rsidR="00410CA2">
        <w:rPr>
          <w:noProof/>
        </w:rPr>
        <w:fldChar w:fldCharType="separate"/>
      </w:r>
      <w:r>
        <w:rPr>
          <w:noProof/>
        </w:rPr>
        <w:t>1</w:t>
      </w:r>
      <w:r w:rsidR="00410CA2">
        <w:rPr>
          <w:noProof/>
        </w:rPr>
        <w:fldChar w:fldCharType="end"/>
      </w:r>
      <w:r>
        <w:t xml:space="preserve"> Rencana Kegiatan PKL</w:t>
      </w:r>
      <w:bookmarkEnd w:id="1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5"/>
        <w:gridCol w:w="2108"/>
        <w:gridCol w:w="476"/>
        <w:gridCol w:w="476"/>
        <w:gridCol w:w="476"/>
        <w:gridCol w:w="477"/>
        <w:gridCol w:w="476"/>
        <w:gridCol w:w="476"/>
        <w:gridCol w:w="476"/>
        <w:gridCol w:w="477"/>
        <w:gridCol w:w="476"/>
        <w:gridCol w:w="679"/>
      </w:tblGrid>
      <w:tr w:rsidR="00CD2351" w14:paraId="08895674" w14:textId="77777777" w:rsidTr="00A9254F">
        <w:trPr>
          <w:jc w:val="center"/>
        </w:trPr>
        <w:tc>
          <w:tcPr>
            <w:tcW w:w="865" w:type="dxa"/>
            <w:vMerge w:val="restart"/>
            <w:tcBorders>
              <w:top w:val="single" w:sz="4" w:space="0" w:color="auto"/>
            </w:tcBorders>
          </w:tcPr>
          <w:p w14:paraId="47DF3BF2" w14:textId="3356C75F" w:rsidR="00CD2351" w:rsidRDefault="00CD2351" w:rsidP="004455F1">
            <w:pPr>
              <w:ind w:firstLine="0"/>
              <w:jc w:val="center"/>
            </w:pPr>
            <w:r>
              <w:t>No</w:t>
            </w:r>
          </w:p>
        </w:tc>
        <w:tc>
          <w:tcPr>
            <w:tcW w:w="2108" w:type="dxa"/>
            <w:vMerge w:val="restart"/>
            <w:tcBorders>
              <w:top w:val="single" w:sz="4" w:space="0" w:color="auto"/>
            </w:tcBorders>
          </w:tcPr>
          <w:p w14:paraId="5A0B8E07" w14:textId="3CE7CADD" w:rsidR="00CD2351" w:rsidRDefault="00CD2351" w:rsidP="00CD2351">
            <w:pPr>
              <w:ind w:firstLine="0"/>
            </w:pPr>
            <w:r>
              <w:t>Kegiatan</w:t>
            </w:r>
          </w:p>
        </w:tc>
        <w:tc>
          <w:tcPr>
            <w:tcW w:w="4965" w:type="dxa"/>
            <w:gridSpan w:val="10"/>
            <w:tcBorders>
              <w:top w:val="single" w:sz="4" w:space="0" w:color="auto"/>
              <w:bottom w:val="single" w:sz="4" w:space="0" w:color="auto"/>
            </w:tcBorders>
          </w:tcPr>
          <w:p w14:paraId="180164EB" w14:textId="5804522A" w:rsidR="00CD2351" w:rsidRDefault="00CD2351" w:rsidP="00CD2351">
            <w:pPr>
              <w:ind w:firstLine="0"/>
              <w:jc w:val="center"/>
            </w:pPr>
            <w:r>
              <w:t>Minggu ke-</w:t>
            </w:r>
          </w:p>
        </w:tc>
      </w:tr>
      <w:tr w:rsidR="00CD2351" w14:paraId="7D0B123E" w14:textId="77777777" w:rsidTr="00A9254F">
        <w:trPr>
          <w:jc w:val="center"/>
        </w:trPr>
        <w:tc>
          <w:tcPr>
            <w:tcW w:w="865" w:type="dxa"/>
            <w:vMerge/>
            <w:tcBorders>
              <w:bottom w:val="single" w:sz="4" w:space="0" w:color="auto"/>
            </w:tcBorders>
          </w:tcPr>
          <w:p w14:paraId="17C653C5" w14:textId="4D370660" w:rsidR="00CD2351" w:rsidRDefault="00CD2351" w:rsidP="004455F1">
            <w:pPr>
              <w:ind w:firstLine="0"/>
              <w:jc w:val="center"/>
            </w:pPr>
          </w:p>
        </w:tc>
        <w:tc>
          <w:tcPr>
            <w:tcW w:w="2108" w:type="dxa"/>
            <w:vMerge/>
            <w:tcBorders>
              <w:bottom w:val="single" w:sz="4" w:space="0" w:color="auto"/>
            </w:tcBorders>
          </w:tcPr>
          <w:p w14:paraId="2E8865D0" w14:textId="08234C69" w:rsidR="00CD2351" w:rsidRDefault="00CD2351" w:rsidP="00CD2351">
            <w:pPr>
              <w:ind w:firstLine="0"/>
            </w:pPr>
          </w:p>
        </w:tc>
        <w:tc>
          <w:tcPr>
            <w:tcW w:w="476" w:type="dxa"/>
            <w:tcBorders>
              <w:top w:val="single" w:sz="4" w:space="0" w:color="auto"/>
              <w:bottom w:val="single" w:sz="4" w:space="0" w:color="auto"/>
            </w:tcBorders>
          </w:tcPr>
          <w:p w14:paraId="41B6ADB6" w14:textId="1EEB4B6D" w:rsidR="00CD2351" w:rsidRDefault="00CD2351" w:rsidP="004455F1">
            <w:pPr>
              <w:ind w:firstLine="0"/>
              <w:jc w:val="center"/>
            </w:pPr>
            <w:r>
              <w:t>1</w:t>
            </w:r>
          </w:p>
        </w:tc>
        <w:tc>
          <w:tcPr>
            <w:tcW w:w="476" w:type="dxa"/>
            <w:tcBorders>
              <w:top w:val="single" w:sz="4" w:space="0" w:color="auto"/>
              <w:bottom w:val="single" w:sz="4" w:space="0" w:color="auto"/>
            </w:tcBorders>
          </w:tcPr>
          <w:p w14:paraId="1832EE18" w14:textId="43B94AF5" w:rsidR="00CD2351" w:rsidRDefault="00CD2351" w:rsidP="004455F1">
            <w:pPr>
              <w:ind w:firstLine="0"/>
              <w:jc w:val="center"/>
            </w:pPr>
            <w:r>
              <w:t>2</w:t>
            </w:r>
          </w:p>
        </w:tc>
        <w:tc>
          <w:tcPr>
            <w:tcW w:w="476" w:type="dxa"/>
            <w:tcBorders>
              <w:top w:val="single" w:sz="4" w:space="0" w:color="auto"/>
              <w:bottom w:val="single" w:sz="4" w:space="0" w:color="auto"/>
            </w:tcBorders>
          </w:tcPr>
          <w:p w14:paraId="74E4D36D" w14:textId="367D7D99" w:rsidR="00CD2351" w:rsidRDefault="00CD2351" w:rsidP="004455F1">
            <w:pPr>
              <w:ind w:firstLine="0"/>
              <w:jc w:val="center"/>
            </w:pPr>
            <w:r>
              <w:t>3</w:t>
            </w:r>
          </w:p>
        </w:tc>
        <w:tc>
          <w:tcPr>
            <w:tcW w:w="477" w:type="dxa"/>
            <w:tcBorders>
              <w:top w:val="single" w:sz="4" w:space="0" w:color="auto"/>
              <w:bottom w:val="single" w:sz="4" w:space="0" w:color="auto"/>
            </w:tcBorders>
          </w:tcPr>
          <w:p w14:paraId="098FEC18" w14:textId="074817A0" w:rsidR="00CD2351" w:rsidRDefault="00CD2351" w:rsidP="004455F1">
            <w:pPr>
              <w:ind w:firstLine="0"/>
              <w:jc w:val="center"/>
            </w:pPr>
            <w:r>
              <w:t>4</w:t>
            </w:r>
          </w:p>
        </w:tc>
        <w:tc>
          <w:tcPr>
            <w:tcW w:w="476" w:type="dxa"/>
            <w:tcBorders>
              <w:top w:val="single" w:sz="4" w:space="0" w:color="auto"/>
              <w:bottom w:val="single" w:sz="4" w:space="0" w:color="auto"/>
            </w:tcBorders>
          </w:tcPr>
          <w:p w14:paraId="716112FB" w14:textId="73BEFBB6" w:rsidR="00CD2351" w:rsidRDefault="00CD2351" w:rsidP="004455F1">
            <w:pPr>
              <w:ind w:firstLine="0"/>
              <w:jc w:val="center"/>
            </w:pPr>
            <w:r>
              <w:t>5</w:t>
            </w:r>
          </w:p>
        </w:tc>
        <w:tc>
          <w:tcPr>
            <w:tcW w:w="476" w:type="dxa"/>
            <w:tcBorders>
              <w:top w:val="single" w:sz="4" w:space="0" w:color="auto"/>
              <w:bottom w:val="single" w:sz="4" w:space="0" w:color="auto"/>
            </w:tcBorders>
          </w:tcPr>
          <w:p w14:paraId="34222537" w14:textId="00CB63DE" w:rsidR="00CD2351" w:rsidRDefault="00CD2351" w:rsidP="004455F1">
            <w:pPr>
              <w:ind w:firstLine="0"/>
              <w:jc w:val="center"/>
            </w:pPr>
            <w:r>
              <w:t>6</w:t>
            </w:r>
          </w:p>
        </w:tc>
        <w:tc>
          <w:tcPr>
            <w:tcW w:w="476" w:type="dxa"/>
            <w:tcBorders>
              <w:top w:val="single" w:sz="4" w:space="0" w:color="auto"/>
              <w:bottom w:val="single" w:sz="4" w:space="0" w:color="auto"/>
            </w:tcBorders>
          </w:tcPr>
          <w:p w14:paraId="1CFA768A" w14:textId="15C2DABF" w:rsidR="00CD2351" w:rsidRDefault="00CD2351" w:rsidP="004455F1">
            <w:pPr>
              <w:ind w:firstLine="0"/>
              <w:jc w:val="center"/>
            </w:pPr>
            <w:r>
              <w:t>7</w:t>
            </w:r>
          </w:p>
        </w:tc>
        <w:tc>
          <w:tcPr>
            <w:tcW w:w="477" w:type="dxa"/>
            <w:tcBorders>
              <w:top w:val="single" w:sz="4" w:space="0" w:color="auto"/>
              <w:bottom w:val="single" w:sz="4" w:space="0" w:color="auto"/>
            </w:tcBorders>
          </w:tcPr>
          <w:p w14:paraId="4FA25184" w14:textId="6F4E9379" w:rsidR="00CD2351" w:rsidRDefault="00CD2351" w:rsidP="004455F1">
            <w:pPr>
              <w:ind w:firstLine="0"/>
              <w:jc w:val="center"/>
            </w:pPr>
            <w:r>
              <w:t>8</w:t>
            </w:r>
          </w:p>
        </w:tc>
        <w:tc>
          <w:tcPr>
            <w:tcW w:w="476" w:type="dxa"/>
            <w:tcBorders>
              <w:top w:val="single" w:sz="4" w:space="0" w:color="auto"/>
              <w:bottom w:val="single" w:sz="4" w:space="0" w:color="auto"/>
            </w:tcBorders>
          </w:tcPr>
          <w:p w14:paraId="211E1670" w14:textId="347C763E" w:rsidR="00CD2351" w:rsidRDefault="00CD2351" w:rsidP="004455F1">
            <w:pPr>
              <w:ind w:firstLine="0"/>
              <w:jc w:val="center"/>
            </w:pPr>
            <w:r>
              <w:t>9</w:t>
            </w:r>
          </w:p>
        </w:tc>
        <w:tc>
          <w:tcPr>
            <w:tcW w:w="679" w:type="dxa"/>
            <w:tcBorders>
              <w:top w:val="single" w:sz="4" w:space="0" w:color="auto"/>
              <w:bottom w:val="single" w:sz="4" w:space="0" w:color="auto"/>
            </w:tcBorders>
          </w:tcPr>
          <w:p w14:paraId="1A4F863B" w14:textId="5B07617A" w:rsidR="00CD2351" w:rsidRDefault="00CD2351" w:rsidP="004455F1">
            <w:pPr>
              <w:ind w:firstLine="0"/>
              <w:jc w:val="center"/>
            </w:pPr>
            <w:r>
              <w:t>10</w:t>
            </w:r>
          </w:p>
        </w:tc>
      </w:tr>
      <w:tr w:rsidR="00CD2351" w14:paraId="360E0880" w14:textId="77777777" w:rsidTr="00A9254F">
        <w:trPr>
          <w:jc w:val="center"/>
        </w:trPr>
        <w:tc>
          <w:tcPr>
            <w:tcW w:w="865" w:type="dxa"/>
            <w:tcBorders>
              <w:top w:val="single" w:sz="4" w:space="0" w:color="auto"/>
            </w:tcBorders>
          </w:tcPr>
          <w:p w14:paraId="2CC7DF38" w14:textId="6802E887" w:rsidR="00CD2351" w:rsidRDefault="00CD2351" w:rsidP="004455F1">
            <w:pPr>
              <w:ind w:firstLine="0"/>
              <w:jc w:val="center"/>
            </w:pPr>
            <w:r>
              <w:t>1</w:t>
            </w:r>
          </w:p>
        </w:tc>
        <w:tc>
          <w:tcPr>
            <w:tcW w:w="2108" w:type="dxa"/>
            <w:tcBorders>
              <w:top w:val="single" w:sz="4" w:space="0" w:color="auto"/>
            </w:tcBorders>
          </w:tcPr>
          <w:p w14:paraId="0ACB2337" w14:textId="6365B017" w:rsidR="00CD2351" w:rsidRDefault="00CD2351" w:rsidP="004455F1">
            <w:pPr>
              <w:ind w:firstLine="0"/>
              <w:jc w:val="left"/>
            </w:pPr>
            <w:r>
              <w:t>Orientasi dan perkenalan</w:t>
            </w:r>
          </w:p>
        </w:tc>
        <w:tc>
          <w:tcPr>
            <w:tcW w:w="476" w:type="dxa"/>
            <w:tcBorders>
              <w:top w:val="single" w:sz="4" w:space="0" w:color="auto"/>
            </w:tcBorders>
            <w:shd w:val="clear" w:color="auto" w:fill="000000" w:themeFill="text1"/>
          </w:tcPr>
          <w:p w14:paraId="2E12AD7A" w14:textId="77777777" w:rsidR="00CD2351" w:rsidRDefault="00CD2351" w:rsidP="00CD2351">
            <w:pPr>
              <w:ind w:firstLine="0"/>
            </w:pPr>
          </w:p>
        </w:tc>
        <w:tc>
          <w:tcPr>
            <w:tcW w:w="476" w:type="dxa"/>
            <w:tcBorders>
              <w:top w:val="single" w:sz="4" w:space="0" w:color="auto"/>
            </w:tcBorders>
          </w:tcPr>
          <w:p w14:paraId="1D95F983" w14:textId="77777777" w:rsidR="00CD2351" w:rsidRDefault="00CD2351" w:rsidP="00CD2351">
            <w:pPr>
              <w:ind w:firstLine="0"/>
            </w:pPr>
          </w:p>
        </w:tc>
        <w:tc>
          <w:tcPr>
            <w:tcW w:w="476" w:type="dxa"/>
            <w:tcBorders>
              <w:top w:val="single" w:sz="4" w:space="0" w:color="auto"/>
            </w:tcBorders>
          </w:tcPr>
          <w:p w14:paraId="1D91E86A" w14:textId="77777777" w:rsidR="00CD2351" w:rsidRDefault="00CD2351" w:rsidP="00CD2351">
            <w:pPr>
              <w:ind w:firstLine="0"/>
            </w:pPr>
          </w:p>
        </w:tc>
        <w:tc>
          <w:tcPr>
            <w:tcW w:w="477" w:type="dxa"/>
            <w:tcBorders>
              <w:top w:val="single" w:sz="4" w:space="0" w:color="auto"/>
            </w:tcBorders>
          </w:tcPr>
          <w:p w14:paraId="018DEB7A" w14:textId="77777777" w:rsidR="00CD2351" w:rsidRDefault="00CD2351" w:rsidP="00CD2351">
            <w:pPr>
              <w:ind w:firstLine="0"/>
            </w:pPr>
          </w:p>
        </w:tc>
        <w:tc>
          <w:tcPr>
            <w:tcW w:w="476" w:type="dxa"/>
            <w:tcBorders>
              <w:top w:val="single" w:sz="4" w:space="0" w:color="auto"/>
            </w:tcBorders>
          </w:tcPr>
          <w:p w14:paraId="3C8F46F1" w14:textId="77777777" w:rsidR="00CD2351" w:rsidRDefault="00CD2351" w:rsidP="00CD2351">
            <w:pPr>
              <w:ind w:firstLine="0"/>
            </w:pPr>
          </w:p>
        </w:tc>
        <w:tc>
          <w:tcPr>
            <w:tcW w:w="476" w:type="dxa"/>
            <w:tcBorders>
              <w:top w:val="single" w:sz="4" w:space="0" w:color="auto"/>
            </w:tcBorders>
          </w:tcPr>
          <w:p w14:paraId="5FA1580D" w14:textId="77777777" w:rsidR="00CD2351" w:rsidRDefault="00CD2351" w:rsidP="00CD2351">
            <w:pPr>
              <w:ind w:firstLine="0"/>
            </w:pPr>
          </w:p>
        </w:tc>
        <w:tc>
          <w:tcPr>
            <w:tcW w:w="476" w:type="dxa"/>
            <w:tcBorders>
              <w:top w:val="single" w:sz="4" w:space="0" w:color="auto"/>
            </w:tcBorders>
          </w:tcPr>
          <w:p w14:paraId="4BBBE17C" w14:textId="77777777" w:rsidR="00CD2351" w:rsidRDefault="00CD2351" w:rsidP="00CD2351">
            <w:pPr>
              <w:ind w:firstLine="0"/>
            </w:pPr>
          </w:p>
        </w:tc>
        <w:tc>
          <w:tcPr>
            <w:tcW w:w="477" w:type="dxa"/>
            <w:tcBorders>
              <w:top w:val="single" w:sz="4" w:space="0" w:color="auto"/>
            </w:tcBorders>
          </w:tcPr>
          <w:p w14:paraId="01C62812" w14:textId="77777777" w:rsidR="00CD2351" w:rsidRDefault="00CD2351" w:rsidP="00CD2351">
            <w:pPr>
              <w:ind w:firstLine="0"/>
            </w:pPr>
          </w:p>
        </w:tc>
        <w:tc>
          <w:tcPr>
            <w:tcW w:w="476" w:type="dxa"/>
            <w:tcBorders>
              <w:top w:val="single" w:sz="4" w:space="0" w:color="auto"/>
            </w:tcBorders>
          </w:tcPr>
          <w:p w14:paraId="29FBDBBC" w14:textId="77777777" w:rsidR="00CD2351" w:rsidRDefault="00CD2351" w:rsidP="00CD2351">
            <w:pPr>
              <w:ind w:firstLine="0"/>
            </w:pPr>
          </w:p>
        </w:tc>
        <w:tc>
          <w:tcPr>
            <w:tcW w:w="679" w:type="dxa"/>
            <w:tcBorders>
              <w:top w:val="single" w:sz="4" w:space="0" w:color="auto"/>
            </w:tcBorders>
          </w:tcPr>
          <w:p w14:paraId="3E2980AF" w14:textId="77777777" w:rsidR="00CD2351" w:rsidRDefault="00CD2351" w:rsidP="00CD2351">
            <w:pPr>
              <w:ind w:firstLine="0"/>
            </w:pPr>
          </w:p>
        </w:tc>
      </w:tr>
      <w:tr w:rsidR="00CD2351" w14:paraId="3A196F33" w14:textId="77777777" w:rsidTr="00A9254F">
        <w:trPr>
          <w:jc w:val="center"/>
        </w:trPr>
        <w:tc>
          <w:tcPr>
            <w:tcW w:w="865" w:type="dxa"/>
          </w:tcPr>
          <w:p w14:paraId="5368F25C" w14:textId="4F214BEE" w:rsidR="00CD2351" w:rsidRDefault="00CD2351" w:rsidP="004455F1">
            <w:pPr>
              <w:ind w:firstLine="0"/>
              <w:jc w:val="center"/>
            </w:pPr>
            <w:r>
              <w:t>2</w:t>
            </w:r>
          </w:p>
        </w:tc>
        <w:tc>
          <w:tcPr>
            <w:tcW w:w="2108" w:type="dxa"/>
          </w:tcPr>
          <w:p w14:paraId="7C26A7C8" w14:textId="2E0F15D4" w:rsidR="00CD2351" w:rsidRDefault="00CD2351" w:rsidP="004455F1">
            <w:pPr>
              <w:ind w:firstLine="0"/>
              <w:jc w:val="left"/>
            </w:pPr>
            <w:r>
              <w:t>Perencanaan tugas di instansi</w:t>
            </w:r>
          </w:p>
        </w:tc>
        <w:tc>
          <w:tcPr>
            <w:tcW w:w="476" w:type="dxa"/>
          </w:tcPr>
          <w:p w14:paraId="71FFA73A" w14:textId="77777777" w:rsidR="00CD2351" w:rsidRDefault="00CD2351" w:rsidP="00CD2351">
            <w:pPr>
              <w:ind w:firstLine="0"/>
            </w:pPr>
          </w:p>
        </w:tc>
        <w:tc>
          <w:tcPr>
            <w:tcW w:w="476" w:type="dxa"/>
            <w:shd w:val="clear" w:color="auto" w:fill="000000" w:themeFill="text1"/>
          </w:tcPr>
          <w:p w14:paraId="77BF5AC5" w14:textId="77777777" w:rsidR="00CD2351" w:rsidRDefault="00CD2351" w:rsidP="00CD2351">
            <w:pPr>
              <w:ind w:firstLine="0"/>
            </w:pPr>
          </w:p>
        </w:tc>
        <w:tc>
          <w:tcPr>
            <w:tcW w:w="476" w:type="dxa"/>
          </w:tcPr>
          <w:p w14:paraId="030A3DC4" w14:textId="77777777" w:rsidR="00CD2351" w:rsidRDefault="00CD2351" w:rsidP="00CD2351">
            <w:pPr>
              <w:ind w:firstLine="0"/>
            </w:pPr>
          </w:p>
        </w:tc>
        <w:tc>
          <w:tcPr>
            <w:tcW w:w="477" w:type="dxa"/>
          </w:tcPr>
          <w:p w14:paraId="3AF047F8" w14:textId="77777777" w:rsidR="00CD2351" w:rsidRDefault="00CD2351" w:rsidP="00CD2351">
            <w:pPr>
              <w:ind w:firstLine="0"/>
            </w:pPr>
          </w:p>
        </w:tc>
        <w:tc>
          <w:tcPr>
            <w:tcW w:w="476" w:type="dxa"/>
          </w:tcPr>
          <w:p w14:paraId="2F05BEAD" w14:textId="77777777" w:rsidR="00CD2351" w:rsidRDefault="00CD2351" w:rsidP="00CD2351">
            <w:pPr>
              <w:ind w:firstLine="0"/>
            </w:pPr>
          </w:p>
        </w:tc>
        <w:tc>
          <w:tcPr>
            <w:tcW w:w="476" w:type="dxa"/>
          </w:tcPr>
          <w:p w14:paraId="0A70CB91" w14:textId="77777777" w:rsidR="00CD2351" w:rsidRDefault="00CD2351" w:rsidP="00CD2351">
            <w:pPr>
              <w:ind w:firstLine="0"/>
            </w:pPr>
          </w:p>
        </w:tc>
        <w:tc>
          <w:tcPr>
            <w:tcW w:w="476" w:type="dxa"/>
          </w:tcPr>
          <w:p w14:paraId="243E2F8D" w14:textId="77777777" w:rsidR="00CD2351" w:rsidRDefault="00CD2351" w:rsidP="00CD2351">
            <w:pPr>
              <w:ind w:firstLine="0"/>
            </w:pPr>
          </w:p>
        </w:tc>
        <w:tc>
          <w:tcPr>
            <w:tcW w:w="477" w:type="dxa"/>
          </w:tcPr>
          <w:p w14:paraId="00B2FEB5" w14:textId="77777777" w:rsidR="00CD2351" w:rsidRDefault="00CD2351" w:rsidP="00CD2351">
            <w:pPr>
              <w:ind w:firstLine="0"/>
            </w:pPr>
          </w:p>
        </w:tc>
        <w:tc>
          <w:tcPr>
            <w:tcW w:w="476" w:type="dxa"/>
          </w:tcPr>
          <w:p w14:paraId="6DE207FE" w14:textId="77777777" w:rsidR="00CD2351" w:rsidRDefault="00CD2351" w:rsidP="00CD2351">
            <w:pPr>
              <w:ind w:firstLine="0"/>
            </w:pPr>
          </w:p>
        </w:tc>
        <w:tc>
          <w:tcPr>
            <w:tcW w:w="679" w:type="dxa"/>
          </w:tcPr>
          <w:p w14:paraId="13599BDB" w14:textId="77777777" w:rsidR="00CD2351" w:rsidRDefault="00CD2351" w:rsidP="00CD2351">
            <w:pPr>
              <w:ind w:firstLine="0"/>
            </w:pPr>
          </w:p>
        </w:tc>
      </w:tr>
      <w:tr w:rsidR="00CD2351" w14:paraId="08AD35B8" w14:textId="77777777" w:rsidTr="00A9254F">
        <w:trPr>
          <w:jc w:val="center"/>
        </w:trPr>
        <w:tc>
          <w:tcPr>
            <w:tcW w:w="865" w:type="dxa"/>
          </w:tcPr>
          <w:p w14:paraId="03A51A3D" w14:textId="77F2987A" w:rsidR="00CD2351" w:rsidRDefault="00CD2351" w:rsidP="004455F1">
            <w:pPr>
              <w:ind w:firstLine="0"/>
              <w:jc w:val="center"/>
            </w:pPr>
            <w:r>
              <w:t>3</w:t>
            </w:r>
          </w:p>
        </w:tc>
        <w:tc>
          <w:tcPr>
            <w:tcW w:w="2108" w:type="dxa"/>
          </w:tcPr>
          <w:p w14:paraId="6FEC4EA7" w14:textId="7D408688" w:rsidR="00CD2351" w:rsidRDefault="004455F1" w:rsidP="004455F1">
            <w:pPr>
              <w:ind w:firstLine="0"/>
              <w:jc w:val="left"/>
            </w:pPr>
            <w:r>
              <w:t xml:space="preserve">Pengamatan </w:t>
            </w:r>
            <w:r w:rsidR="00CD2351">
              <w:t>potensi</w:t>
            </w:r>
            <w:r>
              <w:t xml:space="preserve"> KDS</w:t>
            </w:r>
          </w:p>
        </w:tc>
        <w:tc>
          <w:tcPr>
            <w:tcW w:w="476" w:type="dxa"/>
          </w:tcPr>
          <w:p w14:paraId="57925B39" w14:textId="77777777" w:rsidR="00CD2351" w:rsidRDefault="00CD2351" w:rsidP="00CD2351">
            <w:pPr>
              <w:ind w:firstLine="0"/>
            </w:pPr>
          </w:p>
        </w:tc>
        <w:tc>
          <w:tcPr>
            <w:tcW w:w="476" w:type="dxa"/>
          </w:tcPr>
          <w:p w14:paraId="24C26B9B" w14:textId="77777777" w:rsidR="00CD2351" w:rsidRDefault="00CD2351" w:rsidP="00CD2351">
            <w:pPr>
              <w:ind w:firstLine="0"/>
            </w:pPr>
          </w:p>
        </w:tc>
        <w:tc>
          <w:tcPr>
            <w:tcW w:w="476" w:type="dxa"/>
            <w:shd w:val="clear" w:color="auto" w:fill="000000" w:themeFill="text1"/>
          </w:tcPr>
          <w:p w14:paraId="51A6E13D" w14:textId="77777777" w:rsidR="00CD2351" w:rsidRDefault="00CD2351" w:rsidP="00CD2351">
            <w:pPr>
              <w:ind w:firstLine="0"/>
            </w:pPr>
          </w:p>
        </w:tc>
        <w:tc>
          <w:tcPr>
            <w:tcW w:w="477" w:type="dxa"/>
          </w:tcPr>
          <w:p w14:paraId="0A1BC964" w14:textId="77777777" w:rsidR="00CD2351" w:rsidRDefault="00CD2351" w:rsidP="00CD2351">
            <w:pPr>
              <w:ind w:firstLine="0"/>
            </w:pPr>
          </w:p>
        </w:tc>
        <w:tc>
          <w:tcPr>
            <w:tcW w:w="476" w:type="dxa"/>
          </w:tcPr>
          <w:p w14:paraId="6709A7D7" w14:textId="77777777" w:rsidR="00CD2351" w:rsidRDefault="00CD2351" w:rsidP="00CD2351">
            <w:pPr>
              <w:ind w:firstLine="0"/>
            </w:pPr>
          </w:p>
        </w:tc>
        <w:tc>
          <w:tcPr>
            <w:tcW w:w="476" w:type="dxa"/>
          </w:tcPr>
          <w:p w14:paraId="7878CAE1" w14:textId="77777777" w:rsidR="00CD2351" w:rsidRDefault="00CD2351" w:rsidP="00CD2351">
            <w:pPr>
              <w:ind w:firstLine="0"/>
            </w:pPr>
          </w:p>
        </w:tc>
        <w:tc>
          <w:tcPr>
            <w:tcW w:w="476" w:type="dxa"/>
          </w:tcPr>
          <w:p w14:paraId="4D0C0988" w14:textId="77777777" w:rsidR="00CD2351" w:rsidRDefault="00CD2351" w:rsidP="00CD2351">
            <w:pPr>
              <w:ind w:firstLine="0"/>
            </w:pPr>
          </w:p>
        </w:tc>
        <w:tc>
          <w:tcPr>
            <w:tcW w:w="477" w:type="dxa"/>
          </w:tcPr>
          <w:p w14:paraId="61D6808B" w14:textId="77777777" w:rsidR="00CD2351" w:rsidRDefault="00CD2351" w:rsidP="00CD2351">
            <w:pPr>
              <w:ind w:firstLine="0"/>
            </w:pPr>
          </w:p>
        </w:tc>
        <w:tc>
          <w:tcPr>
            <w:tcW w:w="476" w:type="dxa"/>
          </w:tcPr>
          <w:p w14:paraId="7D0E420A" w14:textId="77777777" w:rsidR="00CD2351" w:rsidRDefault="00CD2351" w:rsidP="00CD2351">
            <w:pPr>
              <w:ind w:firstLine="0"/>
            </w:pPr>
          </w:p>
        </w:tc>
        <w:tc>
          <w:tcPr>
            <w:tcW w:w="679" w:type="dxa"/>
          </w:tcPr>
          <w:p w14:paraId="270868E7" w14:textId="77777777" w:rsidR="00CD2351" w:rsidRDefault="00CD2351" w:rsidP="00CD2351">
            <w:pPr>
              <w:ind w:firstLine="0"/>
            </w:pPr>
          </w:p>
        </w:tc>
      </w:tr>
      <w:tr w:rsidR="004455F1" w14:paraId="7E82CE50" w14:textId="77777777" w:rsidTr="00A9254F">
        <w:trPr>
          <w:jc w:val="center"/>
        </w:trPr>
        <w:tc>
          <w:tcPr>
            <w:tcW w:w="865" w:type="dxa"/>
          </w:tcPr>
          <w:p w14:paraId="68BF64F8" w14:textId="7B31E22C" w:rsidR="004455F1" w:rsidRDefault="004455F1" w:rsidP="004455F1">
            <w:pPr>
              <w:ind w:firstLine="0"/>
              <w:jc w:val="center"/>
            </w:pPr>
            <w:r>
              <w:t>4</w:t>
            </w:r>
          </w:p>
        </w:tc>
        <w:tc>
          <w:tcPr>
            <w:tcW w:w="2108" w:type="dxa"/>
          </w:tcPr>
          <w:p w14:paraId="11917E4D" w14:textId="5CDE215A" w:rsidR="004455F1" w:rsidRDefault="004455F1" w:rsidP="004455F1">
            <w:pPr>
              <w:ind w:firstLine="0"/>
              <w:jc w:val="left"/>
            </w:pPr>
            <w:r>
              <w:t>Pengumpulan data primer</w:t>
            </w:r>
          </w:p>
        </w:tc>
        <w:tc>
          <w:tcPr>
            <w:tcW w:w="476" w:type="dxa"/>
          </w:tcPr>
          <w:p w14:paraId="15A6FB49" w14:textId="77777777" w:rsidR="004455F1" w:rsidRDefault="004455F1" w:rsidP="00CD2351">
            <w:pPr>
              <w:ind w:firstLine="0"/>
            </w:pPr>
          </w:p>
        </w:tc>
        <w:tc>
          <w:tcPr>
            <w:tcW w:w="476" w:type="dxa"/>
          </w:tcPr>
          <w:p w14:paraId="4202D28C" w14:textId="77777777" w:rsidR="004455F1" w:rsidRDefault="004455F1" w:rsidP="00CD2351">
            <w:pPr>
              <w:ind w:firstLine="0"/>
            </w:pPr>
          </w:p>
        </w:tc>
        <w:tc>
          <w:tcPr>
            <w:tcW w:w="476" w:type="dxa"/>
          </w:tcPr>
          <w:p w14:paraId="01541317" w14:textId="77777777" w:rsidR="004455F1" w:rsidRDefault="004455F1" w:rsidP="00CD2351">
            <w:pPr>
              <w:ind w:firstLine="0"/>
            </w:pPr>
          </w:p>
        </w:tc>
        <w:tc>
          <w:tcPr>
            <w:tcW w:w="477" w:type="dxa"/>
            <w:shd w:val="clear" w:color="auto" w:fill="000000" w:themeFill="text1"/>
          </w:tcPr>
          <w:p w14:paraId="116CFEBF" w14:textId="77777777" w:rsidR="004455F1" w:rsidRDefault="004455F1" w:rsidP="00CD2351">
            <w:pPr>
              <w:ind w:firstLine="0"/>
            </w:pPr>
          </w:p>
        </w:tc>
        <w:tc>
          <w:tcPr>
            <w:tcW w:w="476" w:type="dxa"/>
          </w:tcPr>
          <w:p w14:paraId="1D75B15E" w14:textId="77777777" w:rsidR="004455F1" w:rsidRDefault="004455F1" w:rsidP="00CD2351">
            <w:pPr>
              <w:ind w:firstLine="0"/>
            </w:pPr>
          </w:p>
        </w:tc>
        <w:tc>
          <w:tcPr>
            <w:tcW w:w="476" w:type="dxa"/>
          </w:tcPr>
          <w:p w14:paraId="4722292B" w14:textId="77777777" w:rsidR="004455F1" w:rsidRDefault="004455F1" w:rsidP="00CD2351">
            <w:pPr>
              <w:ind w:firstLine="0"/>
            </w:pPr>
          </w:p>
        </w:tc>
        <w:tc>
          <w:tcPr>
            <w:tcW w:w="476" w:type="dxa"/>
          </w:tcPr>
          <w:p w14:paraId="049239CB" w14:textId="77777777" w:rsidR="004455F1" w:rsidRDefault="004455F1" w:rsidP="00CD2351">
            <w:pPr>
              <w:ind w:firstLine="0"/>
            </w:pPr>
          </w:p>
        </w:tc>
        <w:tc>
          <w:tcPr>
            <w:tcW w:w="477" w:type="dxa"/>
          </w:tcPr>
          <w:p w14:paraId="78BFD066" w14:textId="77777777" w:rsidR="004455F1" w:rsidRDefault="004455F1" w:rsidP="00CD2351">
            <w:pPr>
              <w:ind w:firstLine="0"/>
            </w:pPr>
          </w:p>
        </w:tc>
        <w:tc>
          <w:tcPr>
            <w:tcW w:w="476" w:type="dxa"/>
          </w:tcPr>
          <w:p w14:paraId="71AAC6F9" w14:textId="77777777" w:rsidR="004455F1" w:rsidRDefault="004455F1" w:rsidP="00CD2351">
            <w:pPr>
              <w:ind w:firstLine="0"/>
            </w:pPr>
          </w:p>
        </w:tc>
        <w:tc>
          <w:tcPr>
            <w:tcW w:w="679" w:type="dxa"/>
          </w:tcPr>
          <w:p w14:paraId="3FA02A47" w14:textId="77777777" w:rsidR="004455F1" w:rsidRDefault="004455F1" w:rsidP="00CD2351">
            <w:pPr>
              <w:ind w:firstLine="0"/>
            </w:pPr>
          </w:p>
        </w:tc>
      </w:tr>
      <w:tr w:rsidR="004455F1" w14:paraId="0422B75A" w14:textId="77777777" w:rsidTr="00A9254F">
        <w:trPr>
          <w:jc w:val="center"/>
        </w:trPr>
        <w:tc>
          <w:tcPr>
            <w:tcW w:w="865" w:type="dxa"/>
          </w:tcPr>
          <w:p w14:paraId="65C00C9C" w14:textId="5822035C" w:rsidR="004455F1" w:rsidRDefault="004455F1" w:rsidP="004455F1">
            <w:pPr>
              <w:ind w:firstLine="0"/>
              <w:jc w:val="center"/>
            </w:pPr>
            <w:r>
              <w:t>5</w:t>
            </w:r>
          </w:p>
        </w:tc>
        <w:tc>
          <w:tcPr>
            <w:tcW w:w="2108" w:type="dxa"/>
          </w:tcPr>
          <w:p w14:paraId="13B09DA2" w14:textId="6276681A" w:rsidR="004455F1" w:rsidRDefault="004455F1" w:rsidP="004455F1">
            <w:pPr>
              <w:ind w:firstLine="0"/>
              <w:jc w:val="left"/>
            </w:pPr>
            <w:r>
              <w:t>Pelaksanaan pembangunan infrastruktur</w:t>
            </w:r>
          </w:p>
        </w:tc>
        <w:tc>
          <w:tcPr>
            <w:tcW w:w="476" w:type="dxa"/>
          </w:tcPr>
          <w:p w14:paraId="799C04F9" w14:textId="77777777" w:rsidR="004455F1" w:rsidRDefault="004455F1" w:rsidP="00CD2351">
            <w:pPr>
              <w:ind w:firstLine="0"/>
            </w:pPr>
          </w:p>
        </w:tc>
        <w:tc>
          <w:tcPr>
            <w:tcW w:w="476" w:type="dxa"/>
          </w:tcPr>
          <w:p w14:paraId="7177BC57" w14:textId="77777777" w:rsidR="004455F1" w:rsidRDefault="004455F1" w:rsidP="00CD2351">
            <w:pPr>
              <w:ind w:firstLine="0"/>
            </w:pPr>
          </w:p>
        </w:tc>
        <w:tc>
          <w:tcPr>
            <w:tcW w:w="476" w:type="dxa"/>
          </w:tcPr>
          <w:p w14:paraId="1981476D" w14:textId="77777777" w:rsidR="004455F1" w:rsidRDefault="004455F1" w:rsidP="00CD2351">
            <w:pPr>
              <w:ind w:firstLine="0"/>
            </w:pPr>
          </w:p>
        </w:tc>
        <w:tc>
          <w:tcPr>
            <w:tcW w:w="477" w:type="dxa"/>
          </w:tcPr>
          <w:p w14:paraId="0F9DD0C8" w14:textId="77777777" w:rsidR="004455F1" w:rsidRDefault="004455F1" w:rsidP="00CD2351">
            <w:pPr>
              <w:ind w:firstLine="0"/>
            </w:pPr>
          </w:p>
        </w:tc>
        <w:tc>
          <w:tcPr>
            <w:tcW w:w="476" w:type="dxa"/>
            <w:shd w:val="clear" w:color="auto" w:fill="000000" w:themeFill="text1"/>
          </w:tcPr>
          <w:p w14:paraId="345F3444" w14:textId="77777777" w:rsidR="004455F1" w:rsidRDefault="004455F1" w:rsidP="00CD2351">
            <w:pPr>
              <w:ind w:firstLine="0"/>
            </w:pPr>
          </w:p>
        </w:tc>
        <w:tc>
          <w:tcPr>
            <w:tcW w:w="476" w:type="dxa"/>
            <w:shd w:val="clear" w:color="auto" w:fill="000000" w:themeFill="text1"/>
          </w:tcPr>
          <w:p w14:paraId="4364E39A" w14:textId="77777777" w:rsidR="004455F1" w:rsidRDefault="004455F1" w:rsidP="00CD2351">
            <w:pPr>
              <w:ind w:firstLine="0"/>
            </w:pPr>
          </w:p>
        </w:tc>
        <w:tc>
          <w:tcPr>
            <w:tcW w:w="476" w:type="dxa"/>
            <w:shd w:val="clear" w:color="auto" w:fill="000000" w:themeFill="text1"/>
          </w:tcPr>
          <w:p w14:paraId="107C6F0E" w14:textId="77777777" w:rsidR="004455F1" w:rsidRDefault="004455F1" w:rsidP="00CD2351">
            <w:pPr>
              <w:ind w:firstLine="0"/>
            </w:pPr>
          </w:p>
        </w:tc>
        <w:tc>
          <w:tcPr>
            <w:tcW w:w="477" w:type="dxa"/>
          </w:tcPr>
          <w:p w14:paraId="10BD12FA" w14:textId="77777777" w:rsidR="004455F1" w:rsidRDefault="004455F1" w:rsidP="00CD2351">
            <w:pPr>
              <w:ind w:firstLine="0"/>
            </w:pPr>
          </w:p>
        </w:tc>
        <w:tc>
          <w:tcPr>
            <w:tcW w:w="476" w:type="dxa"/>
          </w:tcPr>
          <w:p w14:paraId="408DBEB6" w14:textId="77777777" w:rsidR="004455F1" w:rsidRDefault="004455F1" w:rsidP="00CD2351">
            <w:pPr>
              <w:ind w:firstLine="0"/>
            </w:pPr>
          </w:p>
        </w:tc>
        <w:tc>
          <w:tcPr>
            <w:tcW w:w="679" w:type="dxa"/>
          </w:tcPr>
          <w:p w14:paraId="18DA274F" w14:textId="77777777" w:rsidR="004455F1" w:rsidRDefault="004455F1" w:rsidP="00CD2351">
            <w:pPr>
              <w:ind w:firstLine="0"/>
            </w:pPr>
          </w:p>
        </w:tc>
      </w:tr>
      <w:tr w:rsidR="004455F1" w14:paraId="1EFC512B" w14:textId="77777777" w:rsidTr="00A9254F">
        <w:trPr>
          <w:jc w:val="center"/>
        </w:trPr>
        <w:tc>
          <w:tcPr>
            <w:tcW w:w="865" w:type="dxa"/>
          </w:tcPr>
          <w:p w14:paraId="55F52BF7" w14:textId="47728231" w:rsidR="004455F1" w:rsidRDefault="004455F1" w:rsidP="004455F1">
            <w:pPr>
              <w:ind w:firstLine="0"/>
              <w:jc w:val="center"/>
            </w:pPr>
            <w:r>
              <w:t>6</w:t>
            </w:r>
          </w:p>
        </w:tc>
        <w:tc>
          <w:tcPr>
            <w:tcW w:w="2108" w:type="dxa"/>
          </w:tcPr>
          <w:p w14:paraId="39A4924D" w14:textId="075C7073" w:rsidR="004455F1" w:rsidRDefault="004455F1" w:rsidP="004455F1">
            <w:pPr>
              <w:ind w:firstLine="0"/>
              <w:jc w:val="left"/>
            </w:pPr>
            <w:r>
              <w:t>Evaluasi dan perbaikan</w:t>
            </w:r>
          </w:p>
        </w:tc>
        <w:tc>
          <w:tcPr>
            <w:tcW w:w="476" w:type="dxa"/>
          </w:tcPr>
          <w:p w14:paraId="798D5934" w14:textId="77777777" w:rsidR="004455F1" w:rsidRDefault="004455F1" w:rsidP="00CD2351">
            <w:pPr>
              <w:ind w:firstLine="0"/>
            </w:pPr>
          </w:p>
        </w:tc>
        <w:tc>
          <w:tcPr>
            <w:tcW w:w="476" w:type="dxa"/>
          </w:tcPr>
          <w:p w14:paraId="3EA419CD" w14:textId="77777777" w:rsidR="004455F1" w:rsidRDefault="004455F1" w:rsidP="00CD2351">
            <w:pPr>
              <w:ind w:firstLine="0"/>
            </w:pPr>
          </w:p>
        </w:tc>
        <w:tc>
          <w:tcPr>
            <w:tcW w:w="476" w:type="dxa"/>
          </w:tcPr>
          <w:p w14:paraId="387E9554" w14:textId="77777777" w:rsidR="004455F1" w:rsidRDefault="004455F1" w:rsidP="00CD2351">
            <w:pPr>
              <w:ind w:firstLine="0"/>
            </w:pPr>
          </w:p>
        </w:tc>
        <w:tc>
          <w:tcPr>
            <w:tcW w:w="477" w:type="dxa"/>
          </w:tcPr>
          <w:p w14:paraId="6B3398C5" w14:textId="77777777" w:rsidR="004455F1" w:rsidRDefault="004455F1" w:rsidP="00CD2351">
            <w:pPr>
              <w:ind w:firstLine="0"/>
            </w:pPr>
          </w:p>
        </w:tc>
        <w:tc>
          <w:tcPr>
            <w:tcW w:w="476" w:type="dxa"/>
          </w:tcPr>
          <w:p w14:paraId="3578B4EE" w14:textId="77777777" w:rsidR="004455F1" w:rsidRDefault="004455F1" w:rsidP="00CD2351">
            <w:pPr>
              <w:ind w:firstLine="0"/>
            </w:pPr>
          </w:p>
        </w:tc>
        <w:tc>
          <w:tcPr>
            <w:tcW w:w="476" w:type="dxa"/>
          </w:tcPr>
          <w:p w14:paraId="72C1CF92" w14:textId="77777777" w:rsidR="004455F1" w:rsidRDefault="004455F1" w:rsidP="00CD2351">
            <w:pPr>
              <w:ind w:firstLine="0"/>
            </w:pPr>
          </w:p>
        </w:tc>
        <w:tc>
          <w:tcPr>
            <w:tcW w:w="476" w:type="dxa"/>
          </w:tcPr>
          <w:p w14:paraId="10450E53" w14:textId="77777777" w:rsidR="004455F1" w:rsidRDefault="004455F1" w:rsidP="00CD2351">
            <w:pPr>
              <w:ind w:firstLine="0"/>
            </w:pPr>
          </w:p>
        </w:tc>
        <w:tc>
          <w:tcPr>
            <w:tcW w:w="477" w:type="dxa"/>
            <w:shd w:val="clear" w:color="auto" w:fill="000000" w:themeFill="text1"/>
          </w:tcPr>
          <w:p w14:paraId="44434A69" w14:textId="77777777" w:rsidR="004455F1" w:rsidRDefault="004455F1" w:rsidP="00CD2351">
            <w:pPr>
              <w:ind w:firstLine="0"/>
            </w:pPr>
          </w:p>
        </w:tc>
        <w:tc>
          <w:tcPr>
            <w:tcW w:w="476" w:type="dxa"/>
          </w:tcPr>
          <w:p w14:paraId="648A8A30" w14:textId="77777777" w:rsidR="004455F1" w:rsidRDefault="004455F1" w:rsidP="00CD2351">
            <w:pPr>
              <w:ind w:firstLine="0"/>
            </w:pPr>
          </w:p>
        </w:tc>
        <w:tc>
          <w:tcPr>
            <w:tcW w:w="679" w:type="dxa"/>
          </w:tcPr>
          <w:p w14:paraId="31E450CB" w14:textId="77777777" w:rsidR="004455F1" w:rsidRDefault="004455F1" w:rsidP="00CD2351">
            <w:pPr>
              <w:ind w:firstLine="0"/>
            </w:pPr>
          </w:p>
        </w:tc>
      </w:tr>
      <w:tr w:rsidR="004455F1" w14:paraId="73FE08FF" w14:textId="77777777" w:rsidTr="00A9254F">
        <w:trPr>
          <w:jc w:val="center"/>
        </w:trPr>
        <w:tc>
          <w:tcPr>
            <w:tcW w:w="865" w:type="dxa"/>
            <w:tcBorders>
              <w:bottom w:val="single" w:sz="4" w:space="0" w:color="auto"/>
            </w:tcBorders>
          </w:tcPr>
          <w:p w14:paraId="6150BCBA" w14:textId="16FE2E32" w:rsidR="004455F1" w:rsidRDefault="004455F1" w:rsidP="004455F1">
            <w:pPr>
              <w:ind w:firstLine="0"/>
              <w:jc w:val="center"/>
            </w:pPr>
            <w:r>
              <w:t>7</w:t>
            </w:r>
          </w:p>
        </w:tc>
        <w:tc>
          <w:tcPr>
            <w:tcW w:w="2108" w:type="dxa"/>
            <w:tcBorders>
              <w:bottom w:val="single" w:sz="4" w:space="0" w:color="auto"/>
            </w:tcBorders>
          </w:tcPr>
          <w:p w14:paraId="716523FA" w14:textId="630FCB37" w:rsidR="004455F1" w:rsidRDefault="004455F1" w:rsidP="004455F1">
            <w:pPr>
              <w:ind w:firstLine="0"/>
              <w:jc w:val="left"/>
            </w:pPr>
            <w:r>
              <w:t>Penulisan laporan akh</w:t>
            </w:r>
            <w:r w:rsidR="00A42244">
              <w:t>i</w:t>
            </w:r>
            <w:r>
              <w:t>r</w:t>
            </w:r>
          </w:p>
        </w:tc>
        <w:tc>
          <w:tcPr>
            <w:tcW w:w="476" w:type="dxa"/>
            <w:tcBorders>
              <w:bottom w:val="single" w:sz="4" w:space="0" w:color="auto"/>
            </w:tcBorders>
          </w:tcPr>
          <w:p w14:paraId="50222A0D" w14:textId="77777777" w:rsidR="004455F1" w:rsidRDefault="004455F1" w:rsidP="00CD2351">
            <w:pPr>
              <w:ind w:firstLine="0"/>
            </w:pPr>
          </w:p>
        </w:tc>
        <w:tc>
          <w:tcPr>
            <w:tcW w:w="476" w:type="dxa"/>
            <w:tcBorders>
              <w:bottom w:val="single" w:sz="4" w:space="0" w:color="auto"/>
            </w:tcBorders>
          </w:tcPr>
          <w:p w14:paraId="49B414DB" w14:textId="77777777" w:rsidR="004455F1" w:rsidRDefault="004455F1" w:rsidP="00CD2351">
            <w:pPr>
              <w:ind w:firstLine="0"/>
            </w:pPr>
          </w:p>
        </w:tc>
        <w:tc>
          <w:tcPr>
            <w:tcW w:w="476" w:type="dxa"/>
            <w:tcBorders>
              <w:bottom w:val="single" w:sz="4" w:space="0" w:color="auto"/>
            </w:tcBorders>
          </w:tcPr>
          <w:p w14:paraId="1C90F120" w14:textId="77777777" w:rsidR="004455F1" w:rsidRDefault="004455F1" w:rsidP="00CD2351">
            <w:pPr>
              <w:ind w:firstLine="0"/>
            </w:pPr>
          </w:p>
        </w:tc>
        <w:tc>
          <w:tcPr>
            <w:tcW w:w="477" w:type="dxa"/>
            <w:tcBorders>
              <w:bottom w:val="single" w:sz="4" w:space="0" w:color="auto"/>
            </w:tcBorders>
          </w:tcPr>
          <w:p w14:paraId="7F7F0AC0" w14:textId="77777777" w:rsidR="004455F1" w:rsidRDefault="004455F1" w:rsidP="00CD2351">
            <w:pPr>
              <w:ind w:firstLine="0"/>
            </w:pPr>
          </w:p>
        </w:tc>
        <w:tc>
          <w:tcPr>
            <w:tcW w:w="476" w:type="dxa"/>
            <w:tcBorders>
              <w:bottom w:val="single" w:sz="4" w:space="0" w:color="auto"/>
            </w:tcBorders>
          </w:tcPr>
          <w:p w14:paraId="47CC5572" w14:textId="77777777" w:rsidR="004455F1" w:rsidRDefault="004455F1" w:rsidP="00CD2351">
            <w:pPr>
              <w:ind w:firstLine="0"/>
            </w:pPr>
          </w:p>
        </w:tc>
        <w:tc>
          <w:tcPr>
            <w:tcW w:w="476" w:type="dxa"/>
            <w:tcBorders>
              <w:bottom w:val="single" w:sz="4" w:space="0" w:color="auto"/>
            </w:tcBorders>
          </w:tcPr>
          <w:p w14:paraId="04F6CD43" w14:textId="77777777" w:rsidR="004455F1" w:rsidRDefault="004455F1" w:rsidP="00CD2351">
            <w:pPr>
              <w:ind w:firstLine="0"/>
            </w:pPr>
          </w:p>
        </w:tc>
        <w:tc>
          <w:tcPr>
            <w:tcW w:w="476" w:type="dxa"/>
            <w:tcBorders>
              <w:bottom w:val="single" w:sz="4" w:space="0" w:color="auto"/>
            </w:tcBorders>
          </w:tcPr>
          <w:p w14:paraId="0B2D2476" w14:textId="77777777" w:rsidR="004455F1" w:rsidRDefault="004455F1" w:rsidP="00CD2351">
            <w:pPr>
              <w:ind w:firstLine="0"/>
            </w:pPr>
          </w:p>
        </w:tc>
        <w:tc>
          <w:tcPr>
            <w:tcW w:w="477" w:type="dxa"/>
            <w:tcBorders>
              <w:bottom w:val="single" w:sz="4" w:space="0" w:color="auto"/>
            </w:tcBorders>
          </w:tcPr>
          <w:p w14:paraId="5DDC8148" w14:textId="77777777" w:rsidR="004455F1" w:rsidRDefault="004455F1" w:rsidP="00CD2351">
            <w:pPr>
              <w:ind w:firstLine="0"/>
            </w:pPr>
          </w:p>
        </w:tc>
        <w:tc>
          <w:tcPr>
            <w:tcW w:w="476" w:type="dxa"/>
            <w:tcBorders>
              <w:bottom w:val="single" w:sz="4" w:space="0" w:color="auto"/>
            </w:tcBorders>
            <w:shd w:val="clear" w:color="auto" w:fill="000000" w:themeFill="text1"/>
          </w:tcPr>
          <w:p w14:paraId="6F588CC2" w14:textId="77777777" w:rsidR="004455F1" w:rsidRDefault="004455F1" w:rsidP="00CD2351">
            <w:pPr>
              <w:ind w:firstLine="0"/>
            </w:pPr>
          </w:p>
        </w:tc>
        <w:tc>
          <w:tcPr>
            <w:tcW w:w="679" w:type="dxa"/>
            <w:tcBorders>
              <w:bottom w:val="single" w:sz="4" w:space="0" w:color="auto"/>
            </w:tcBorders>
            <w:shd w:val="clear" w:color="auto" w:fill="000000" w:themeFill="text1"/>
          </w:tcPr>
          <w:p w14:paraId="331CD401" w14:textId="77777777" w:rsidR="004455F1" w:rsidRDefault="004455F1" w:rsidP="00CD2351">
            <w:pPr>
              <w:ind w:firstLine="0"/>
            </w:pPr>
          </w:p>
        </w:tc>
      </w:tr>
    </w:tbl>
    <w:p w14:paraId="0FBE5590" w14:textId="77777777" w:rsidR="00CD2351" w:rsidRDefault="00CD2351" w:rsidP="00CD2351"/>
    <w:p w14:paraId="4BE79A25" w14:textId="77777777" w:rsidR="00265187" w:rsidRDefault="00265187">
      <w:pPr>
        <w:spacing w:after="160" w:line="259" w:lineRule="auto"/>
        <w:ind w:firstLine="0"/>
        <w:jc w:val="left"/>
      </w:pPr>
      <w:r>
        <w:br w:type="page"/>
      </w:r>
    </w:p>
    <w:p w14:paraId="3813B05D" w14:textId="68666C4D" w:rsidR="001F75EA" w:rsidRDefault="0006787C" w:rsidP="00265187">
      <w:pPr>
        <w:pStyle w:val="Heading1"/>
      </w:pPr>
      <w:bookmarkStart w:id="20" w:name="_Toc63111120"/>
      <w:r>
        <w:lastRenderedPageBreak/>
        <w:t>V</w:t>
      </w:r>
      <w:r w:rsidR="00265187">
        <w:t xml:space="preserve"> Daftar Pustaka</w:t>
      </w:r>
      <w:bookmarkEnd w:id="20"/>
    </w:p>
    <w:p w14:paraId="4766DF5A" w14:textId="4814F082" w:rsidR="00155A3A" w:rsidRPr="00155A3A" w:rsidRDefault="00155A3A" w:rsidP="00155A3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155A3A">
        <w:rPr>
          <w:rFonts w:cs="Times New Roman"/>
          <w:noProof/>
          <w:szCs w:val="24"/>
        </w:rPr>
        <w:t xml:space="preserve">Akis M, Pebriyanto E. 2013. Penerapan Server Web Hosting Berbasis Linux Ubuntu pada Jaringan Komputer SD Negeri 15 Pangkalpinang. </w:t>
      </w:r>
      <w:r w:rsidRPr="00155A3A">
        <w:rPr>
          <w:rFonts w:cs="Times New Roman"/>
          <w:i/>
          <w:iCs/>
          <w:noProof/>
          <w:szCs w:val="24"/>
        </w:rPr>
        <w:t>J Sisfokom (Sistem Inf dan Komputer)</w:t>
      </w:r>
      <w:r w:rsidRPr="00155A3A">
        <w:rPr>
          <w:rFonts w:cs="Times New Roman"/>
          <w:noProof/>
          <w:szCs w:val="24"/>
        </w:rPr>
        <w:t>. 2(2):40. doi:10.32736/sisfokom.v2i2.214.</w:t>
      </w:r>
    </w:p>
    <w:p w14:paraId="509348AD"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Chalik A, Habibullah M. 2015. </w:t>
      </w:r>
      <w:r w:rsidRPr="00155A3A">
        <w:rPr>
          <w:rFonts w:cs="Times New Roman"/>
          <w:i/>
          <w:iCs/>
          <w:noProof/>
          <w:szCs w:val="24"/>
        </w:rPr>
        <w:t>Pelaya</w:t>
      </w:r>
      <w:bookmarkStart w:id="21" w:name="_GoBack"/>
      <w:bookmarkEnd w:id="21"/>
      <w:r w:rsidRPr="00155A3A">
        <w:rPr>
          <w:rFonts w:cs="Times New Roman"/>
          <w:i/>
          <w:iCs/>
          <w:noProof/>
          <w:szCs w:val="24"/>
        </w:rPr>
        <w:t>nan Publik Tingkat Desa</w:t>
      </w:r>
      <w:r w:rsidRPr="00155A3A">
        <w:rPr>
          <w:rFonts w:cs="Times New Roman"/>
          <w:noProof/>
          <w:szCs w:val="24"/>
        </w:rPr>
        <w:t>. Yogyakarta: Interpena.</w:t>
      </w:r>
    </w:p>
    <w:p w14:paraId="3D57EB8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Gunawan RA dan I. 2005. Penggunaan Dhcp Relay Agent Untuk Mengoptimalkan Penggunaan Dhcp Server Pada Jaringan Dengan Banyak Subnet. </w:t>
      </w:r>
      <w:r w:rsidRPr="00155A3A">
        <w:rPr>
          <w:rFonts w:cs="Times New Roman"/>
          <w:i/>
          <w:iCs/>
          <w:noProof/>
          <w:szCs w:val="24"/>
        </w:rPr>
        <w:t>Semin Nas Apl Teknol Inf 2005 (SNATI 2005)</w:t>
      </w:r>
      <w:r w:rsidRPr="00155A3A">
        <w:rPr>
          <w:rFonts w:cs="Times New Roman"/>
          <w:noProof/>
          <w:szCs w:val="24"/>
        </w:rPr>
        <w:t>. 2005 Snati:99–103.</w:t>
      </w:r>
    </w:p>
    <w:p w14:paraId="70F3ED0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idayatulloh S, Mulyadi C. 2015. Sistem Pelayanan Administrasi Kependudukan Desa Candigatak Berbasis Web. </w:t>
      </w:r>
      <w:r w:rsidRPr="00155A3A">
        <w:rPr>
          <w:rFonts w:cs="Times New Roman"/>
          <w:i/>
          <w:iCs/>
          <w:noProof/>
          <w:szCs w:val="24"/>
        </w:rPr>
        <w:t>Sist Pelayanan Adm Kependud Desa Candigatak Berbas Web J IT CIDA</w:t>
      </w:r>
      <w:r w:rsidRPr="00155A3A">
        <w:rPr>
          <w:rFonts w:cs="Times New Roman"/>
          <w:noProof/>
          <w:szCs w:val="24"/>
        </w:rPr>
        <w:t>. 1(1):42. http://journal.amikomsolo.ac.id/index.php/itcida/article/view/1.</w:t>
      </w:r>
    </w:p>
    <w:p w14:paraId="58D985A7"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usen Z, Surbakti MS. 2020. </w:t>
      </w:r>
      <w:r w:rsidRPr="00155A3A">
        <w:rPr>
          <w:rFonts w:cs="Times New Roman"/>
          <w:i/>
          <w:iCs/>
          <w:noProof/>
          <w:szCs w:val="24"/>
        </w:rPr>
        <w:t>Membangun Server dan Jaringan Komputer dengan Linux Ubuntu</w:t>
      </w:r>
      <w:r w:rsidRPr="00155A3A">
        <w:rPr>
          <w:rFonts w:cs="Times New Roman"/>
          <w:noProof/>
          <w:szCs w:val="24"/>
        </w:rPr>
        <w:t>. Banda Aceh: Syiah Kuala University Press.</w:t>
      </w:r>
    </w:p>
    <w:p w14:paraId="2BE93C99"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Jader OH, Zeebaree SRM, Zebari RR. 2019. A state of art survey for web server performance measurement and load balancing mechanisms. </w:t>
      </w:r>
      <w:r w:rsidRPr="00155A3A">
        <w:rPr>
          <w:rFonts w:cs="Times New Roman"/>
          <w:i/>
          <w:iCs/>
          <w:noProof/>
          <w:szCs w:val="24"/>
        </w:rPr>
        <w:t>Int J Sci Technol Res</w:t>
      </w:r>
      <w:r w:rsidRPr="00155A3A">
        <w:rPr>
          <w:rFonts w:cs="Times New Roman"/>
          <w:noProof/>
          <w:szCs w:val="24"/>
        </w:rPr>
        <w:t>. 8(12):535–543.</w:t>
      </w:r>
    </w:p>
    <w:p w14:paraId="2DC686C2"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Nurrahman F. 2020. Implementasi Linux Ubuntu Server 18.04 Sebagai Server Sistem Informasi Akademik Pada Sekolah Tinggi Manajemen Informatika Dan Komputer Samarinda. </w:t>
      </w:r>
      <w:r w:rsidRPr="00155A3A">
        <w:rPr>
          <w:rFonts w:cs="Times New Roman"/>
          <w:i/>
          <w:iCs/>
          <w:noProof/>
          <w:szCs w:val="24"/>
        </w:rPr>
        <w:t>J DiJITAC</w:t>
      </w:r>
      <w:r w:rsidRPr="00155A3A">
        <w:rPr>
          <w:rFonts w:cs="Times New Roman"/>
          <w:noProof/>
          <w:szCs w:val="24"/>
        </w:rPr>
        <w:t>. 1(1):55–77.</w:t>
      </w:r>
    </w:p>
    <w:p w14:paraId="342C9DC3" w14:textId="77777777" w:rsidR="00155A3A" w:rsidRPr="00155A3A" w:rsidRDefault="00155A3A" w:rsidP="00155A3A">
      <w:pPr>
        <w:widowControl w:val="0"/>
        <w:autoSpaceDE w:val="0"/>
        <w:autoSpaceDN w:val="0"/>
        <w:adjustRightInd w:val="0"/>
        <w:ind w:left="480" w:hanging="480"/>
        <w:rPr>
          <w:rFonts w:cs="Times New Roman"/>
          <w:noProof/>
        </w:rPr>
      </w:pPr>
      <w:r w:rsidRPr="00155A3A">
        <w:rPr>
          <w:rFonts w:cs="Times New Roman"/>
          <w:noProof/>
          <w:szCs w:val="24"/>
        </w:rPr>
        <w:t xml:space="preserve">What is Database. </w:t>
      </w:r>
      <w:r w:rsidRPr="00155A3A">
        <w:rPr>
          <w:rFonts w:cs="Times New Roman"/>
          <w:i/>
          <w:iCs/>
          <w:noProof/>
          <w:szCs w:val="24"/>
        </w:rPr>
        <w:t>Oracle Inc</w:t>
      </w:r>
      <w:r w:rsidRPr="00155A3A">
        <w:rPr>
          <w:rFonts w:cs="Times New Roman"/>
          <w:noProof/>
          <w:szCs w:val="24"/>
        </w:rPr>
        <w:t>., siap terbit. https://www.oracle.com/database/what-is-database/.</w:t>
      </w:r>
    </w:p>
    <w:p w14:paraId="2122A860" w14:textId="42DD8A71" w:rsidR="00155A3A" w:rsidRPr="00155A3A" w:rsidRDefault="00155A3A" w:rsidP="00155A3A">
      <w:pPr>
        <w:sectPr w:rsidR="00155A3A" w:rsidRPr="00155A3A" w:rsidSect="00603BB3">
          <w:headerReference w:type="default" r:id="rId9"/>
          <w:footerReference w:type="default" r:id="rId10"/>
          <w:pgSz w:w="11907" w:h="16840" w:code="9"/>
          <w:pgMar w:top="1701" w:right="1701" w:bottom="1701" w:left="2268" w:header="794" w:footer="850" w:gutter="0"/>
          <w:pgNumType w:start="1"/>
          <w:cols w:space="720"/>
          <w:docGrid w:linePitch="360"/>
        </w:sectPr>
      </w:pPr>
      <w:r>
        <w:fldChar w:fldCharType="end"/>
      </w:r>
    </w:p>
    <w:p w14:paraId="626853B0" w14:textId="77777777" w:rsidR="00155A3A" w:rsidRDefault="00155A3A" w:rsidP="00EB5F59">
      <w:pPr>
        <w:pStyle w:val="Heading1"/>
      </w:pPr>
    </w:p>
    <w:p w14:paraId="0388E784" w14:textId="77777777" w:rsidR="00155A3A" w:rsidRDefault="00155A3A" w:rsidP="00EB5F59">
      <w:pPr>
        <w:pStyle w:val="Heading1"/>
      </w:pPr>
    </w:p>
    <w:p w14:paraId="7C3F8418" w14:textId="77777777" w:rsidR="00155A3A" w:rsidRDefault="00155A3A" w:rsidP="00EB5F59">
      <w:pPr>
        <w:pStyle w:val="Heading1"/>
      </w:pPr>
    </w:p>
    <w:p w14:paraId="51DE30BA" w14:textId="77777777" w:rsidR="00155A3A" w:rsidRDefault="00155A3A" w:rsidP="00EB5F59">
      <w:pPr>
        <w:pStyle w:val="Heading1"/>
      </w:pPr>
    </w:p>
    <w:p w14:paraId="25DF8BB5" w14:textId="77777777" w:rsidR="00155A3A" w:rsidRDefault="00155A3A" w:rsidP="00EB5F59">
      <w:pPr>
        <w:pStyle w:val="Heading1"/>
      </w:pPr>
    </w:p>
    <w:p w14:paraId="5D784DCD" w14:textId="77777777" w:rsidR="00155A3A" w:rsidRDefault="00155A3A" w:rsidP="00EB5F59">
      <w:pPr>
        <w:pStyle w:val="Heading1"/>
      </w:pPr>
    </w:p>
    <w:p w14:paraId="1C41C712" w14:textId="77777777" w:rsidR="00155A3A" w:rsidRDefault="00155A3A" w:rsidP="00EB5F59">
      <w:pPr>
        <w:pStyle w:val="Heading1"/>
      </w:pPr>
    </w:p>
    <w:p w14:paraId="13B47472" w14:textId="6B4DA1B7" w:rsidR="00EB5F59" w:rsidRDefault="00EB5F59" w:rsidP="00EB5F59">
      <w:pPr>
        <w:pStyle w:val="Heading1"/>
      </w:pPr>
      <w:bookmarkStart w:id="22" w:name="_Toc63111121"/>
      <w:r>
        <w:t>Lampiran</w:t>
      </w:r>
      <w:bookmarkEnd w:id="22"/>
    </w:p>
    <w:p w14:paraId="6A8FB368" w14:textId="77777777" w:rsidR="00EB5F59" w:rsidRDefault="00EB5F59">
      <w:pPr>
        <w:spacing w:after="160" w:line="259" w:lineRule="auto"/>
        <w:ind w:firstLine="0"/>
        <w:jc w:val="left"/>
        <w:rPr>
          <w:rFonts w:eastAsiaTheme="majorEastAsia" w:cstheme="majorBidi"/>
          <w:b/>
          <w:caps/>
          <w:sz w:val="28"/>
          <w:szCs w:val="32"/>
        </w:rPr>
      </w:pPr>
      <w:r>
        <w:br w:type="page"/>
      </w:r>
    </w:p>
    <w:p w14:paraId="558447BC" w14:textId="3F70E74D" w:rsidR="00F47540" w:rsidRDefault="00F47540" w:rsidP="00F47540">
      <w:pPr>
        <w:pStyle w:val="Caption"/>
        <w:keepNext/>
      </w:pPr>
      <w:bookmarkStart w:id="23" w:name="_Toc63110888"/>
      <w:r>
        <w:lastRenderedPageBreak/>
        <w:t xml:space="preserve">Lampiran </w:t>
      </w:r>
      <w:r w:rsidR="00410CA2">
        <w:rPr>
          <w:noProof/>
        </w:rPr>
        <w:fldChar w:fldCharType="begin"/>
      </w:r>
      <w:r w:rsidR="00410CA2">
        <w:rPr>
          <w:noProof/>
        </w:rPr>
        <w:instrText xml:space="preserve"> SEQ Lampiran \* ARABIC </w:instrText>
      </w:r>
      <w:r w:rsidR="00410CA2">
        <w:rPr>
          <w:noProof/>
        </w:rPr>
        <w:fldChar w:fldCharType="separate"/>
      </w:r>
      <w:r>
        <w:rPr>
          <w:noProof/>
        </w:rPr>
        <w:t>1</w:t>
      </w:r>
      <w:r w:rsidR="00410CA2">
        <w:rPr>
          <w:noProof/>
        </w:rPr>
        <w:fldChar w:fldCharType="end"/>
      </w:r>
      <w:r>
        <w:t xml:space="preserve"> Rencana Kegiatan PKL</w:t>
      </w:r>
      <w:bookmarkEnd w:id="23"/>
    </w:p>
    <w:tbl>
      <w:tblPr>
        <w:tblStyle w:val="TableGrid"/>
        <w:tblW w:w="8417" w:type="dxa"/>
        <w:tblLook w:val="04A0" w:firstRow="1" w:lastRow="0" w:firstColumn="1" w:lastColumn="0" w:noHBand="0" w:noVBand="1"/>
      </w:tblPr>
      <w:tblGrid>
        <w:gridCol w:w="846"/>
        <w:gridCol w:w="1701"/>
        <w:gridCol w:w="2693"/>
        <w:gridCol w:w="3177"/>
      </w:tblGrid>
      <w:tr w:rsidR="00EB5F59" w14:paraId="190AEBD8" w14:textId="77777777" w:rsidTr="00F47540">
        <w:tc>
          <w:tcPr>
            <w:tcW w:w="846" w:type="dxa"/>
          </w:tcPr>
          <w:p w14:paraId="51B6AFBE" w14:textId="53D72982" w:rsidR="00EB5F59" w:rsidRDefault="00EB5F59" w:rsidP="00EB5F59">
            <w:pPr>
              <w:ind w:firstLine="0"/>
            </w:pPr>
            <w:r>
              <w:t>Pekan ke-</w:t>
            </w:r>
          </w:p>
        </w:tc>
        <w:tc>
          <w:tcPr>
            <w:tcW w:w="1701" w:type="dxa"/>
          </w:tcPr>
          <w:p w14:paraId="6880F12D" w14:textId="72338689" w:rsidR="00EB5F59" w:rsidRDefault="00EB5F59" w:rsidP="00EB5F59">
            <w:pPr>
              <w:ind w:firstLine="0"/>
            </w:pPr>
            <w:r>
              <w:t>Pokok Kegiatan</w:t>
            </w:r>
          </w:p>
        </w:tc>
        <w:tc>
          <w:tcPr>
            <w:tcW w:w="2693" w:type="dxa"/>
          </w:tcPr>
          <w:p w14:paraId="35B12D6E" w14:textId="0A36C4B7" w:rsidR="00EB5F59" w:rsidRDefault="00EB5F59" w:rsidP="00EB5F59">
            <w:pPr>
              <w:ind w:firstLine="0"/>
            </w:pPr>
            <w:r>
              <w:t>Uraian Kegiatan</w:t>
            </w:r>
          </w:p>
        </w:tc>
        <w:tc>
          <w:tcPr>
            <w:tcW w:w="3177" w:type="dxa"/>
          </w:tcPr>
          <w:p w14:paraId="6928A5E2" w14:textId="20E84B94" w:rsidR="00EB5F59" w:rsidRDefault="00EB5F59" w:rsidP="00EB5F59">
            <w:pPr>
              <w:ind w:firstLine="0"/>
            </w:pPr>
            <w:r>
              <w:t>Tujuan</w:t>
            </w:r>
          </w:p>
        </w:tc>
      </w:tr>
      <w:tr w:rsidR="00EB5F59" w14:paraId="2933D97C" w14:textId="77777777" w:rsidTr="00F47540">
        <w:tc>
          <w:tcPr>
            <w:tcW w:w="846" w:type="dxa"/>
          </w:tcPr>
          <w:p w14:paraId="53068579" w14:textId="119393A7" w:rsidR="00EB5F59" w:rsidRDefault="00EB5F59" w:rsidP="00EB5F59">
            <w:pPr>
              <w:ind w:firstLine="0"/>
            </w:pPr>
            <w:r>
              <w:t>1</w:t>
            </w:r>
          </w:p>
        </w:tc>
        <w:tc>
          <w:tcPr>
            <w:tcW w:w="1701" w:type="dxa"/>
          </w:tcPr>
          <w:p w14:paraId="3C3B6227" w14:textId="7165D609" w:rsidR="00EB5F59" w:rsidRDefault="00EB5F59" w:rsidP="00EB5F59">
            <w:pPr>
              <w:ind w:firstLine="0"/>
            </w:pPr>
            <w:r>
              <w:t>Orientasi dan perkenalan</w:t>
            </w:r>
          </w:p>
        </w:tc>
        <w:tc>
          <w:tcPr>
            <w:tcW w:w="2693" w:type="dxa"/>
          </w:tcPr>
          <w:p w14:paraId="4D313AEC" w14:textId="2A48C1AA" w:rsidR="00EB5F59" w:rsidRDefault="00EB5F59" w:rsidP="00EB5F59">
            <w:pPr>
              <w:ind w:firstLine="0"/>
            </w:pPr>
            <w:r>
              <w:t>Kegiatan yang dilakukan yaitu perkenalan lingkungan kerja yang dipandu oleh pembimbing lapangan</w:t>
            </w:r>
            <w:r w:rsidR="00553AF1">
              <w:t>.</w:t>
            </w:r>
          </w:p>
        </w:tc>
        <w:tc>
          <w:tcPr>
            <w:tcW w:w="3177" w:type="dxa"/>
          </w:tcPr>
          <w:p w14:paraId="74AE57E2" w14:textId="110D1B27" w:rsidR="00EB5F59" w:rsidRDefault="00EB5F59" w:rsidP="00EB5F59">
            <w:pPr>
              <w:ind w:firstLine="0"/>
            </w:pPr>
            <w:r>
              <w:t xml:space="preserve">Agar mahasiswa terbiasa dengan lingkungan kerja Kantor Desa </w:t>
            </w:r>
            <w:proofErr w:type="spellStart"/>
            <w:r>
              <w:t>Langonsari</w:t>
            </w:r>
            <w:proofErr w:type="spellEnd"/>
            <w:r>
              <w:t xml:space="preserve"> dan mengenal staf-staf yang bertugas serta mengasah kemampuan nonteknis.</w:t>
            </w:r>
          </w:p>
        </w:tc>
      </w:tr>
      <w:tr w:rsidR="00EB5F59" w14:paraId="673A4569" w14:textId="77777777" w:rsidTr="00F47540">
        <w:tc>
          <w:tcPr>
            <w:tcW w:w="846" w:type="dxa"/>
          </w:tcPr>
          <w:p w14:paraId="452B3A12" w14:textId="3ED75001" w:rsidR="00EB5F59" w:rsidRDefault="00EB5F59" w:rsidP="00EB5F59">
            <w:pPr>
              <w:ind w:firstLine="0"/>
            </w:pPr>
            <w:r>
              <w:t>2</w:t>
            </w:r>
          </w:p>
        </w:tc>
        <w:tc>
          <w:tcPr>
            <w:tcW w:w="1701" w:type="dxa"/>
          </w:tcPr>
          <w:p w14:paraId="265F9E15" w14:textId="29E4B80F" w:rsidR="00EB5F59" w:rsidRDefault="00EB5F59" w:rsidP="00EB5F59">
            <w:pPr>
              <w:ind w:firstLine="0"/>
            </w:pPr>
            <w:r>
              <w:t xml:space="preserve">Perencanaan </w:t>
            </w:r>
            <w:r w:rsidR="00553AF1">
              <w:t>t</w:t>
            </w:r>
            <w:r>
              <w:t>ugas di instansi</w:t>
            </w:r>
          </w:p>
        </w:tc>
        <w:tc>
          <w:tcPr>
            <w:tcW w:w="2693" w:type="dxa"/>
          </w:tcPr>
          <w:p w14:paraId="3D40416E" w14:textId="443A6236" w:rsidR="00EB5F59" w:rsidRDefault="00553AF1" w:rsidP="00EB5F59">
            <w:pPr>
              <w:ind w:firstLine="0"/>
            </w:pPr>
            <w:r>
              <w:t>Pembimbing lapangan memberikan tugas khusus kepada mahasiswa.</w:t>
            </w:r>
          </w:p>
        </w:tc>
        <w:tc>
          <w:tcPr>
            <w:tcW w:w="3177" w:type="dxa"/>
          </w:tcPr>
          <w:p w14:paraId="651ADC78" w14:textId="156B84E2" w:rsidR="00EB5F59" w:rsidRDefault="00553AF1" w:rsidP="00EB5F59">
            <w:pPr>
              <w:ind w:firstLine="0"/>
            </w:pPr>
            <w:r>
              <w:t>Kegiatan ini dilakukan untuk memperjelas tugas mahasiswa selama melaksanakan kegiatan PKL.</w:t>
            </w:r>
          </w:p>
        </w:tc>
      </w:tr>
      <w:tr w:rsidR="00553AF1" w14:paraId="184C726D" w14:textId="77777777" w:rsidTr="00F47540">
        <w:tc>
          <w:tcPr>
            <w:tcW w:w="846" w:type="dxa"/>
          </w:tcPr>
          <w:p w14:paraId="42F16F20" w14:textId="701FA54B" w:rsidR="00553AF1" w:rsidRDefault="00553AF1" w:rsidP="00EB5F59">
            <w:pPr>
              <w:ind w:firstLine="0"/>
            </w:pPr>
            <w:r>
              <w:t>3</w:t>
            </w:r>
          </w:p>
        </w:tc>
        <w:tc>
          <w:tcPr>
            <w:tcW w:w="1701" w:type="dxa"/>
          </w:tcPr>
          <w:p w14:paraId="434105F4" w14:textId="3AC9E0CF" w:rsidR="00553AF1" w:rsidRDefault="00553AF1" w:rsidP="00EB5F59">
            <w:pPr>
              <w:ind w:firstLine="0"/>
            </w:pPr>
            <w:r>
              <w:t xml:space="preserve">Pengamatan potensi Kantor Desa </w:t>
            </w:r>
            <w:proofErr w:type="spellStart"/>
            <w:r>
              <w:t>Langonsari</w:t>
            </w:r>
            <w:proofErr w:type="spellEnd"/>
          </w:p>
        </w:tc>
        <w:tc>
          <w:tcPr>
            <w:tcW w:w="2693" w:type="dxa"/>
          </w:tcPr>
          <w:p w14:paraId="308E27A0" w14:textId="0ED68816" w:rsidR="00553AF1" w:rsidRDefault="00553AF1" w:rsidP="00EB5F59">
            <w:pPr>
              <w:ind w:firstLine="0"/>
            </w:pPr>
            <w:r>
              <w:t>Mahasiswa mengamati infrastruktur maupun layanan yang sudah ada di kantor.</w:t>
            </w:r>
          </w:p>
        </w:tc>
        <w:tc>
          <w:tcPr>
            <w:tcW w:w="3177" w:type="dxa"/>
          </w:tcPr>
          <w:p w14:paraId="5892F1A0" w14:textId="191561C8" w:rsidR="00553AF1" w:rsidRDefault="00553AF1" w:rsidP="00EB5F59">
            <w:pPr>
              <w:ind w:firstLine="0"/>
            </w:pPr>
            <w:r>
              <w:t>Agar pencarian data primer yang akan dilakukan di pekan ke-4 lebih mengerucut.</w:t>
            </w:r>
          </w:p>
        </w:tc>
      </w:tr>
      <w:tr w:rsidR="00553AF1" w14:paraId="16851718" w14:textId="77777777" w:rsidTr="00F47540">
        <w:tc>
          <w:tcPr>
            <w:tcW w:w="846" w:type="dxa"/>
          </w:tcPr>
          <w:p w14:paraId="5ECEECD1" w14:textId="38658C0A" w:rsidR="00553AF1" w:rsidRDefault="00553AF1" w:rsidP="00EB5F59">
            <w:pPr>
              <w:ind w:firstLine="0"/>
            </w:pPr>
            <w:r>
              <w:t>4</w:t>
            </w:r>
          </w:p>
        </w:tc>
        <w:tc>
          <w:tcPr>
            <w:tcW w:w="1701" w:type="dxa"/>
          </w:tcPr>
          <w:p w14:paraId="435FE97D" w14:textId="79FCF15E" w:rsidR="00553AF1" w:rsidRDefault="00553AF1" w:rsidP="00EB5F59">
            <w:pPr>
              <w:ind w:firstLine="0"/>
            </w:pPr>
            <w:r>
              <w:t>Pengumpulan data primer</w:t>
            </w:r>
          </w:p>
        </w:tc>
        <w:tc>
          <w:tcPr>
            <w:tcW w:w="2693" w:type="dxa"/>
          </w:tcPr>
          <w:p w14:paraId="518D38E6" w14:textId="426D5AF8" w:rsidR="00553AF1" w:rsidRDefault="00553AF1" w:rsidP="00EB5F59">
            <w:pPr>
              <w:ind w:firstLine="0"/>
            </w:pPr>
            <w:r>
              <w:t xml:space="preserve">Mahasiswa mengumpulkan data primer yang dibutuhkan untuk membangun infrastruktur jaringan sistem pelayanan pendataan masyarakat miskin di Kantor Desa </w:t>
            </w:r>
            <w:proofErr w:type="spellStart"/>
            <w:r>
              <w:t>Langonsari</w:t>
            </w:r>
            <w:proofErr w:type="spellEnd"/>
          </w:p>
        </w:tc>
        <w:tc>
          <w:tcPr>
            <w:tcW w:w="3177" w:type="dxa"/>
          </w:tcPr>
          <w:p w14:paraId="31CCBD40" w14:textId="257B43DB" w:rsidR="00553AF1" w:rsidRDefault="00553AF1" w:rsidP="00EB5F59">
            <w:pPr>
              <w:ind w:firstLine="0"/>
            </w:pPr>
            <w:r>
              <w:t xml:space="preserve">Agar proses pelaksanaan pembangunan infrastruktur jaringan sistem pelayanan pendataan masyarakat miskin di Kantor Desa </w:t>
            </w:r>
            <w:proofErr w:type="spellStart"/>
            <w:r>
              <w:t>Langonsari</w:t>
            </w:r>
            <w:proofErr w:type="spellEnd"/>
            <w:r>
              <w:t>.</w:t>
            </w:r>
          </w:p>
        </w:tc>
      </w:tr>
      <w:tr w:rsidR="00553AF1" w14:paraId="1F6CE9A5" w14:textId="77777777" w:rsidTr="00F47540">
        <w:tc>
          <w:tcPr>
            <w:tcW w:w="846" w:type="dxa"/>
          </w:tcPr>
          <w:p w14:paraId="7548E28D" w14:textId="113D1595" w:rsidR="00553AF1" w:rsidRDefault="00553AF1" w:rsidP="00EB5F59">
            <w:pPr>
              <w:ind w:firstLine="0"/>
            </w:pPr>
            <w:r>
              <w:t>5-7</w:t>
            </w:r>
          </w:p>
        </w:tc>
        <w:tc>
          <w:tcPr>
            <w:tcW w:w="1701" w:type="dxa"/>
          </w:tcPr>
          <w:p w14:paraId="082836A2" w14:textId="2B7278D1" w:rsidR="00553AF1" w:rsidRDefault="00553AF1" w:rsidP="00EB5F59">
            <w:pPr>
              <w:ind w:firstLine="0"/>
            </w:pPr>
            <w:r>
              <w:t>Pelaksanaan pembangunan infrastruktur</w:t>
            </w:r>
          </w:p>
        </w:tc>
        <w:tc>
          <w:tcPr>
            <w:tcW w:w="2693" w:type="dxa"/>
          </w:tcPr>
          <w:p w14:paraId="09C49EA0" w14:textId="77A6B82B" w:rsidR="00553AF1" w:rsidRDefault="00553AF1" w:rsidP="00EB5F59">
            <w:pPr>
              <w:ind w:firstLine="0"/>
            </w:pPr>
            <w:r>
              <w:t>Mahasiswa mulai membangun infrastruktur sesuai dengan data yang telah diperoleh.</w:t>
            </w:r>
          </w:p>
        </w:tc>
        <w:tc>
          <w:tcPr>
            <w:tcW w:w="3177" w:type="dxa"/>
          </w:tcPr>
          <w:p w14:paraId="57061553" w14:textId="28FA14C8" w:rsidR="00553AF1" w:rsidRDefault="00553AF1" w:rsidP="00EB5F59">
            <w:pPr>
              <w:ind w:firstLine="0"/>
            </w:pPr>
            <w:r>
              <w:t>Agar mahasiswa dapat memiliki materi untuk menulis Tugas Akhir.</w:t>
            </w:r>
          </w:p>
        </w:tc>
      </w:tr>
      <w:tr w:rsidR="00553AF1" w14:paraId="5B0D8D2E" w14:textId="77777777" w:rsidTr="00F47540">
        <w:tc>
          <w:tcPr>
            <w:tcW w:w="846" w:type="dxa"/>
          </w:tcPr>
          <w:p w14:paraId="4A5B4559" w14:textId="31EE16B9" w:rsidR="00553AF1" w:rsidRDefault="00553AF1" w:rsidP="00EB5F59">
            <w:pPr>
              <w:ind w:firstLine="0"/>
            </w:pPr>
            <w:r>
              <w:t>8</w:t>
            </w:r>
          </w:p>
        </w:tc>
        <w:tc>
          <w:tcPr>
            <w:tcW w:w="1701" w:type="dxa"/>
          </w:tcPr>
          <w:p w14:paraId="2A8039AE" w14:textId="5180E4DD" w:rsidR="00553AF1" w:rsidRDefault="00553AF1" w:rsidP="00EB5F59">
            <w:pPr>
              <w:ind w:firstLine="0"/>
            </w:pPr>
            <w:r>
              <w:t>Evaluasi dan perbaikan</w:t>
            </w:r>
          </w:p>
        </w:tc>
        <w:tc>
          <w:tcPr>
            <w:tcW w:w="2693" w:type="dxa"/>
          </w:tcPr>
          <w:p w14:paraId="14319398" w14:textId="3BA7CC49" w:rsidR="00553AF1" w:rsidRDefault="00553AF1" w:rsidP="00EB5F59">
            <w:pPr>
              <w:ind w:firstLine="0"/>
            </w:pPr>
            <w:r>
              <w:t xml:space="preserve">Mahasiswa melaporkan infrastruktur yang telah </w:t>
            </w:r>
            <w:proofErr w:type="spellStart"/>
            <w:r>
              <w:t>dibangunnya</w:t>
            </w:r>
            <w:proofErr w:type="spellEnd"/>
            <w:r>
              <w:t xml:space="preserve"> kepada pembimbing lapangan.</w:t>
            </w:r>
          </w:p>
        </w:tc>
        <w:tc>
          <w:tcPr>
            <w:tcW w:w="3177" w:type="dxa"/>
          </w:tcPr>
          <w:p w14:paraId="4CF7D75B" w14:textId="6B8B26BC" w:rsidR="00553AF1" w:rsidRDefault="00553AF1" w:rsidP="00EB5F59">
            <w:pPr>
              <w:ind w:firstLine="0"/>
            </w:pPr>
            <w:r>
              <w:t xml:space="preserve">Agar mahasiswa mempunyai </w:t>
            </w:r>
            <w:r w:rsidR="00F47540">
              <w:t>kesempatan untuk mengembangkan dan memperbaiki infrastruktur yang telah dibangun.</w:t>
            </w:r>
          </w:p>
        </w:tc>
      </w:tr>
      <w:tr w:rsidR="00553AF1" w14:paraId="01155AC0" w14:textId="77777777" w:rsidTr="00F47540">
        <w:tc>
          <w:tcPr>
            <w:tcW w:w="846" w:type="dxa"/>
          </w:tcPr>
          <w:p w14:paraId="22E81D9E" w14:textId="47504ABD" w:rsidR="00553AF1" w:rsidRDefault="00553AF1" w:rsidP="00EB5F59">
            <w:pPr>
              <w:ind w:firstLine="0"/>
            </w:pPr>
            <w:r>
              <w:t>9-10</w:t>
            </w:r>
          </w:p>
        </w:tc>
        <w:tc>
          <w:tcPr>
            <w:tcW w:w="1701" w:type="dxa"/>
          </w:tcPr>
          <w:p w14:paraId="3DC4E90D" w14:textId="0828BA31" w:rsidR="00553AF1" w:rsidRDefault="00553AF1" w:rsidP="00EB5F59">
            <w:pPr>
              <w:ind w:firstLine="0"/>
            </w:pPr>
            <w:r>
              <w:t>Penulisan laporan akhir</w:t>
            </w:r>
          </w:p>
        </w:tc>
        <w:tc>
          <w:tcPr>
            <w:tcW w:w="2693" w:type="dxa"/>
          </w:tcPr>
          <w:p w14:paraId="462D6978" w14:textId="7AD93EBD" w:rsidR="00553AF1" w:rsidRDefault="00F47540" w:rsidP="00EB5F59">
            <w:pPr>
              <w:ind w:firstLine="0"/>
            </w:pPr>
            <w:r>
              <w:t>Mahasiswa menulis laporan akhir dan Tugas Akhir</w:t>
            </w:r>
          </w:p>
        </w:tc>
        <w:tc>
          <w:tcPr>
            <w:tcW w:w="3177" w:type="dxa"/>
          </w:tcPr>
          <w:p w14:paraId="573400F3" w14:textId="03E72557" w:rsidR="00553AF1" w:rsidRPr="00F47540" w:rsidRDefault="00F47540" w:rsidP="00EB5F59">
            <w:pPr>
              <w:ind w:firstLine="0"/>
            </w:pPr>
            <w:r>
              <w:t xml:space="preserve">Agar mahasiswa dapat menyelesaikan </w:t>
            </w:r>
            <w:r w:rsidRPr="00F47540">
              <w:rPr>
                <w:i/>
              </w:rPr>
              <w:t>draft</w:t>
            </w:r>
            <w:r>
              <w:rPr>
                <w:i/>
              </w:rPr>
              <w:t xml:space="preserve"> </w:t>
            </w:r>
            <w:r>
              <w:t>laporan akhir tepat waktu.</w:t>
            </w:r>
          </w:p>
        </w:tc>
      </w:tr>
    </w:tbl>
    <w:p w14:paraId="3781B0DC" w14:textId="24B92131" w:rsidR="001F75EA" w:rsidRPr="001F75EA" w:rsidRDefault="001F75EA" w:rsidP="00EB5F59"/>
    <w:sectPr w:rsidR="001F75EA" w:rsidRPr="001F75EA" w:rsidSect="00EB5F59">
      <w:pgSz w:w="11907" w:h="16840" w:code="9"/>
      <w:pgMar w:top="1701" w:right="1701" w:bottom="1701" w:left="2268" w:header="794"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E48903" w14:textId="77777777" w:rsidR="00410CA2" w:rsidRDefault="00410CA2" w:rsidP="0020045A">
      <w:r>
        <w:separator/>
      </w:r>
    </w:p>
  </w:endnote>
  <w:endnote w:type="continuationSeparator" w:id="0">
    <w:p w14:paraId="175B11BE" w14:textId="77777777" w:rsidR="00410CA2" w:rsidRDefault="00410CA2" w:rsidP="002004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A958B" w14:textId="77777777" w:rsidR="00843124" w:rsidRDefault="008431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D235B" w14:textId="77777777" w:rsidR="00410CA2" w:rsidRDefault="00410CA2" w:rsidP="0020045A">
      <w:r>
        <w:separator/>
      </w:r>
    </w:p>
  </w:footnote>
  <w:footnote w:type="continuationSeparator" w:id="0">
    <w:p w14:paraId="20B7941C" w14:textId="77777777" w:rsidR="00410CA2" w:rsidRDefault="00410CA2" w:rsidP="002004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563632"/>
      <w:docPartObj>
        <w:docPartGallery w:val="Page Numbers (Top of Page)"/>
        <w:docPartUnique/>
      </w:docPartObj>
    </w:sdtPr>
    <w:sdtEndPr>
      <w:rPr>
        <w:noProof/>
      </w:rPr>
    </w:sdtEndPr>
    <w:sdtContent>
      <w:p w14:paraId="6E6A5A30" w14:textId="4C2422CA" w:rsidR="00843124" w:rsidRDefault="008431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C0A0E9" w14:textId="77777777" w:rsidR="00843124" w:rsidRDefault="00843124" w:rsidP="00603BB3">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54865"/>
    <w:multiLevelType w:val="hybridMultilevel"/>
    <w:tmpl w:val="64D8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 w15:restartNumberingAfterBreak="0">
    <w:nsid w:val="3F266814"/>
    <w:multiLevelType w:val="multilevel"/>
    <w:tmpl w:val="345AA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ADD"/>
    <w:rsid w:val="0006787C"/>
    <w:rsid w:val="000872D5"/>
    <w:rsid w:val="0009749C"/>
    <w:rsid w:val="000D00D2"/>
    <w:rsid w:val="000D5F78"/>
    <w:rsid w:val="00117445"/>
    <w:rsid w:val="00132EB3"/>
    <w:rsid w:val="001527D8"/>
    <w:rsid w:val="00155A3A"/>
    <w:rsid w:val="00165FDC"/>
    <w:rsid w:val="001F75EA"/>
    <w:rsid w:val="0020045A"/>
    <w:rsid w:val="00214B89"/>
    <w:rsid w:val="002318E5"/>
    <w:rsid w:val="00257791"/>
    <w:rsid w:val="0026502C"/>
    <w:rsid w:val="00265187"/>
    <w:rsid w:val="00287B09"/>
    <w:rsid w:val="002B3786"/>
    <w:rsid w:val="002B7EE5"/>
    <w:rsid w:val="00350114"/>
    <w:rsid w:val="0039176B"/>
    <w:rsid w:val="00410CA2"/>
    <w:rsid w:val="0041101A"/>
    <w:rsid w:val="004455F1"/>
    <w:rsid w:val="00486FCB"/>
    <w:rsid w:val="00487ECB"/>
    <w:rsid w:val="004B425E"/>
    <w:rsid w:val="004C3EAF"/>
    <w:rsid w:val="0052164E"/>
    <w:rsid w:val="00532ADD"/>
    <w:rsid w:val="00553AF1"/>
    <w:rsid w:val="005724B5"/>
    <w:rsid w:val="0057711A"/>
    <w:rsid w:val="005C21A3"/>
    <w:rsid w:val="005C6A30"/>
    <w:rsid w:val="005D1E0C"/>
    <w:rsid w:val="005F21AC"/>
    <w:rsid w:val="00603BB3"/>
    <w:rsid w:val="00640017"/>
    <w:rsid w:val="00645A87"/>
    <w:rsid w:val="00670088"/>
    <w:rsid w:val="0069113D"/>
    <w:rsid w:val="006B19F9"/>
    <w:rsid w:val="006C7FDC"/>
    <w:rsid w:val="006D39B3"/>
    <w:rsid w:val="006F5A70"/>
    <w:rsid w:val="00703EB3"/>
    <w:rsid w:val="007127DF"/>
    <w:rsid w:val="00782088"/>
    <w:rsid w:val="007A3800"/>
    <w:rsid w:val="007B6C69"/>
    <w:rsid w:val="007D3CF6"/>
    <w:rsid w:val="007F7894"/>
    <w:rsid w:val="008203F7"/>
    <w:rsid w:val="00843124"/>
    <w:rsid w:val="008F52E0"/>
    <w:rsid w:val="008F7CF8"/>
    <w:rsid w:val="009206D0"/>
    <w:rsid w:val="0093562E"/>
    <w:rsid w:val="0098359A"/>
    <w:rsid w:val="009E3832"/>
    <w:rsid w:val="00A20967"/>
    <w:rsid w:val="00A21CD3"/>
    <w:rsid w:val="00A42244"/>
    <w:rsid w:val="00A460CB"/>
    <w:rsid w:val="00A775BB"/>
    <w:rsid w:val="00A9254F"/>
    <w:rsid w:val="00A97CF1"/>
    <w:rsid w:val="00AD4FB7"/>
    <w:rsid w:val="00AE1201"/>
    <w:rsid w:val="00AF5160"/>
    <w:rsid w:val="00B8069A"/>
    <w:rsid w:val="00BF5B19"/>
    <w:rsid w:val="00C90873"/>
    <w:rsid w:val="00CA1A90"/>
    <w:rsid w:val="00CC4700"/>
    <w:rsid w:val="00CD2351"/>
    <w:rsid w:val="00D07495"/>
    <w:rsid w:val="00D563EE"/>
    <w:rsid w:val="00DA4884"/>
    <w:rsid w:val="00DF2314"/>
    <w:rsid w:val="00DF52FA"/>
    <w:rsid w:val="00E21932"/>
    <w:rsid w:val="00E730A3"/>
    <w:rsid w:val="00E81408"/>
    <w:rsid w:val="00E937C1"/>
    <w:rsid w:val="00EA124B"/>
    <w:rsid w:val="00EA37F3"/>
    <w:rsid w:val="00EB5F59"/>
    <w:rsid w:val="00EE3F4C"/>
    <w:rsid w:val="00EE5B81"/>
    <w:rsid w:val="00F35CF3"/>
    <w:rsid w:val="00F4254A"/>
    <w:rsid w:val="00F448D2"/>
    <w:rsid w:val="00F47540"/>
    <w:rsid w:val="00F50B2F"/>
    <w:rsid w:val="00FC1A14"/>
    <w:rsid w:val="00FE6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00CBD"/>
  <w15:chartTrackingRefBased/>
  <w15:docId w15:val="{10857C69-6D1D-400A-8253-075855CD0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59A"/>
    <w:pPr>
      <w:spacing w:after="0" w:line="24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9113D"/>
    <w:pPr>
      <w:keepNext/>
      <w:keepLines/>
      <w:spacing w:after="48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D3CF6"/>
    <w:pPr>
      <w:keepNext/>
      <w:keepLines/>
      <w:spacing w:before="240" w:after="120"/>
      <w:ind w:firstLine="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13D"/>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D3CF6"/>
    <w:rPr>
      <w:rFonts w:ascii="Times New Roman" w:eastAsiaTheme="majorEastAsia" w:hAnsi="Times New Roman" w:cstheme="majorBidi"/>
      <w:b/>
      <w:sz w:val="24"/>
      <w:szCs w:val="26"/>
    </w:rPr>
  </w:style>
  <w:style w:type="table" w:styleId="TableGrid">
    <w:name w:val="Table Grid"/>
    <w:basedOn w:val="TableNormal"/>
    <w:rsid w:val="0098359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045A"/>
    <w:pPr>
      <w:tabs>
        <w:tab w:val="center" w:pos="4680"/>
        <w:tab w:val="right" w:pos="9360"/>
      </w:tabs>
    </w:pPr>
  </w:style>
  <w:style w:type="character" w:customStyle="1" w:styleId="HeaderChar">
    <w:name w:val="Header Char"/>
    <w:basedOn w:val="DefaultParagraphFont"/>
    <w:link w:val="Header"/>
    <w:uiPriority w:val="99"/>
    <w:rsid w:val="0020045A"/>
    <w:rPr>
      <w:rFonts w:ascii="Times New Roman" w:hAnsi="Times New Roman"/>
      <w:sz w:val="24"/>
    </w:rPr>
  </w:style>
  <w:style w:type="paragraph" w:styleId="Footer">
    <w:name w:val="footer"/>
    <w:basedOn w:val="Normal"/>
    <w:link w:val="FooterChar"/>
    <w:uiPriority w:val="99"/>
    <w:unhideWhenUsed/>
    <w:rsid w:val="0020045A"/>
    <w:pPr>
      <w:tabs>
        <w:tab w:val="center" w:pos="4680"/>
        <w:tab w:val="right" w:pos="9360"/>
      </w:tabs>
    </w:pPr>
  </w:style>
  <w:style w:type="character" w:customStyle="1" w:styleId="FooterChar">
    <w:name w:val="Footer Char"/>
    <w:basedOn w:val="DefaultParagraphFont"/>
    <w:link w:val="Footer"/>
    <w:uiPriority w:val="99"/>
    <w:rsid w:val="0020045A"/>
    <w:rPr>
      <w:rFonts w:ascii="Times New Roman" w:hAnsi="Times New Roman"/>
      <w:sz w:val="24"/>
    </w:rPr>
  </w:style>
  <w:style w:type="paragraph" w:styleId="ListParagraph">
    <w:name w:val="List Paragraph"/>
    <w:basedOn w:val="Normal"/>
    <w:uiPriority w:val="34"/>
    <w:qFormat/>
    <w:rsid w:val="000872D5"/>
    <w:pPr>
      <w:ind w:left="720"/>
      <w:contextualSpacing/>
    </w:pPr>
  </w:style>
  <w:style w:type="paragraph" w:styleId="TOC1">
    <w:name w:val="toc 1"/>
    <w:basedOn w:val="Normal"/>
    <w:next w:val="Normal"/>
    <w:autoRedefine/>
    <w:uiPriority w:val="39"/>
    <w:unhideWhenUsed/>
    <w:rsid w:val="00603BB3"/>
    <w:pPr>
      <w:spacing w:after="100"/>
    </w:pPr>
  </w:style>
  <w:style w:type="paragraph" w:styleId="TOC2">
    <w:name w:val="toc 2"/>
    <w:basedOn w:val="Normal"/>
    <w:next w:val="Normal"/>
    <w:autoRedefine/>
    <w:uiPriority w:val="39"/>
    <w:unhideWhenUsed/>
    <w:rsid w:val="00603BB3"/>
    <w:pPr>
      <w:spacing w:after="100"/>
      <w:ind w:left="240"/>
    </w:pPr>
  </w:style>
  <w:style w:type="character" w:styleId="Hyperlink">
    <w:name w:val="Hyperlink"/>
    <w:basedOn w:val="DefaultParagraphFont"/>
    <w:uiPriority w:val="99"/>
    <w:unhideWhenUsed/>
    <w:rsid w:val="00603BB3"/>
    <w:rPr>
      <w:color w:val="0563C1" w:themeColor="hyperlink"/>
      <w:u w:val="single"/>
    </w:rPr>
  </w:style>
  <w:style w:type="paragraph" w:styleId="Caption">
    <w:name w:val="caption"/>
    <w:basedOn w:val="Normal"/>
    <w:next w:val="Normal"/>
    <w:uiPriority w:val="35"/>
    <w:unhideWhenUsed/>
    <w:qFormat/>
    <w:rsid w:val="00A9254F"/>
    <w:pPr>
      <w:spacing w:before="120"/>
      <w:jc w:val="center"/>
    </w:pPr>
    <w:rPr>
      <w:iCs/>
      <w:szCs w:val="18"/>
    </w:rPr>
  </w:style>
  <w:style w:type="paragraph" w:styleId="TableofFigures">
    <w:name w:val="table of figures"/>
    <w:basedOn w:val="Normal"/>
    <w:next w:val="Normal"/>
    <w:uiPriority w:val="99"/>
    <w:unhideWhenUsed/>
    <w:rsid w:val="00F47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BC710-B502-41C9-84F6-79542C64B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15</Pages>
  <Words>5026</Words>
  <Characters>2865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o Triramdani</dc:creator>
  <cp:keywords/>
  <dc:description/>
  <cp:lastModifiedBy>Esto Triramdani</cp:lastModifiedBy>
  <cp:revision>41</cp:revision>
  <dcterms:created xsi:type="dcterms:W3CDTF">2021-01-31T14:59:00Z</dcterms:created>
  <dcterms:modified xsi:type="dcterms:W3CDTF">2021-02-05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